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77777777" w:rsidR="00581467" w:rsidRDefault="00581467" w:rsidP="002F4CE8">
      <w:pPr>
        <w:jc w:val="center"/>
      </w:pPr>
      <w:proofErr w:type="spellStart"/>
      <w:r>
        <w:t>Geekbrains</w:t>
      </w:r>
      <w:proofErr w:type="spellEnd"/>
    </w:p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0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0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p w14:paraId="4734560D" w14:textId="77777777" w:rsidR="00B37322" w:rsidRDefault="00B37322" w:rsidP="00581467">
      <w:pPr>
        <w:jc w:val="right"/>
      </w:pPr>
    </w:p>
    <w:p w14:paraId="556EBE5B" w14:textId="77777777" w:rsidR="00B37322" w:rsidRDefault="00B37322" w:rsidP="00581467">
      <w:pPr>
        <w:jc w:val="right"/>
      </w:pPr>
    </w:p>
    <w:p w14:paraId="7DB9BD55" w14:textId="77777777" w:rsidR="00B37322" w:rsidRDefault="00B37322" w:rsidP="00581467">
      <w:pPr>
        <w:jc w:val="right"/>
      </w:pPr>
    </w:p>
    <w:p w14:paraId="1D0A45A8" w14:textId="77777777" w:rsidR="00B37322" w:rsidRDefault="00B37322" w:rsidP="00581467">
      <w:pPr>
        <w:jc w:val="right"/>
      </w:pPr>
    </w:p>
    <w:p w14:paraId="74B6734D" w14:textId="77777777" w:rsidR="00B37322" w:rsidRDefault="00B37322" w:rsidP="00581467">
      <w:pPr>
        <w:jc w:val="right"/>
      </w:pPr>
    </w:p>
    <w:p w14:paraId="61A94FAB" w14:textId="2E1EF554" w:rsidR="00581467" w:rsidRDefault="00581467" w:rsidP="00581467">
      <w:pPr>
        <w:jc w:val="right"/>
      </w:pPr>
      <w:r>
        <w:t xml:space="preserve"> </w:t>
      </w:r>
    </w:p>
    <w:p w14:paraId="4171AC36" w14:textId="77777777" w:rsidR="00A36E90" w:rsidRPr="001F7A38" w:rsidRDefault="00A36E90" w:rsidP="00A36E90">
      <w:pPr>
        <w:jc w:val="right"/>
      </w:pPr>
    </w:p>
    <w:p w14:paraId="0C46C6E9" w14:textId="624FC1A7" w:rsidR="00581467" w:rsidRPr="001F7A38" w:rsidRDefault="001F7A38" w:rsidP="001F7A38">
      <w:pPr>
        <w:jc w:val="center"/>
      </w:pPr>
      <w:r>
        <w:t>Тольятти</w:t>
      </w:r>
    </w:p>
    <w:p w14:paraId="53BB79B2" w14:textId="785C6E64" w:rsidR="00077B2B" w:rsidRPr="00E825B6" w:rsidRDefault="001F7A38" w:rsidP="001D3973">
      <w:pPr>
        <w:jc w:val="center"/>
        <w:rPr>
          <w:color w:val="auto"/>
        </w:rPr>
      </w:pPr>
      <w:r>
        <w:t>2024</w:t>
      </w:r>
      <w:r w:rsidR="00077B2B" w:rsidRPr="00E825B6">
        <w:rPr>
          <w:color w:val="auto"/>
        </w:rPr>
        <w:br w:type="page"/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016123">
          <w:pPr>
            <w:pStyle w:val="a7"/>
            <w:numPr>
              <w:ilvl w:val="0"/>
              <w:numId w:val="0"/>
            </w:numPr>
            <w:ind w:left="567"/>
          </w:pPr>
          <w:r>
            <w:t>Оглавление</w:t>
          </w:r>
        </w:p>
        <w:p w14:paraId="7E3C6143" w14:textId="2D0309D2" w:rsidR="00881455" w:rsidRDefault="00C961AB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654972" w:history="1">
            <w:r w:rsidR="00881455" w:rsidRPr="006F6C5A">
              <w:rPr>
                <w:rStyle w:val="a8"/>
                <w:noProof/>
              </w:rPr>
              <w:t>Глава 1 Теоретическая часть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72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3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6D6C4FC8" w14:textId="40757B96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3" w:history="1">
            <w:r w:rsidRPr="006F6C5A">
              <w:rPr>
                <w:rStyle w:val="a8"/>
                <w:noProof/>
              </w:rPr>
              <w:t>1.1 Формирование гипотез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3DA304" w14:textId="76E7B2B2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4" w:history="1">
            <w:r w:rsidRPr="006F6C5A">
              <w:rPr>
                <w:rStyle w:val="a8"/>
                <w:noProof/>
              </w:rPr>
              <w:t>1.2 Приме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A3B7EE" w14:textId="57F76CC6" w:rsidR="00881455" w:rsidRDefault="00881455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5" w:history="1">
            <w:r w:rsidRPr="006F6C5A">
              <w:rPr>
                <w:rStyle w:val="a8"/>
                <w:noProof/>
              </w:rPr>
              <w:t>Глава 2 Прак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D3F974" w14:textId="638431D5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6" w:history="1">
            <w:r w:rsidRPr="006F6C5A">
              <w:rPr>
                <w:rStyle w:val="a8"/>
                <w:noProof/>
              </w:rPr>
              <w:t>2.1 Среда разработ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15C8BC" w14:textId="075AE735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7" w:history="1">
            <w:r w:rsidRPr="006F6C5A">
              <w:rPr>
                <w:rStyle w:val="a8"/>
                <w:noProof/>
              </w:rPr>
              <w:t>2.2 Выбор датас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C295DC" w14:textId="7D6A5E71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8" w:history="1">
            <w:r w:rsidRPr="006F6C5A">
              <w:rPr>
                <w:rStyle w:val="a8"/>
                <w:noProof/>
                <w:lang w:val="en-US"/>
              </w:rPr>
              <w:t>2.3</w:t>
            </w:r>
            <w:r w:rsidRPr="006F6C5A">
              <w:rPr>
                <w:rStyle w:val="a8"/>
                <w:noProof/>
              </w:rPr>
              <w:t xml:space="preserve"> Создание файла </w:t>
            </w:r>
            <w:r w:rsidRPr="006F6C5A">
              <w:rPr>
                <w:rStyle w:val="a8"/>
                <w:noProof/>
                <w:lang w:val="en-US"/>
              </w:rPr>
              <w:t>Jupiter Notebo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FBF049" w14:textId="012770B1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9" w:history="1">
            <w:r w:rsidRPr="006F6C5A">
              <w:rPr>
                <w:rStyle w:val="a8"/>
                <w:noProof/>
              </w:rPr>
              <w:t xml:space="preserve">2.4 Установка необходимых </w:t>
            </w:r>
            <w:r w:rsidRPr="006F6C5A">
              <w:rPr>
                <w:rStyle w:val="a8"/>
                <w:noProof/>
                <w:lang w:val="en-US"/>
              </w:rPr>
              <w:t>python-</w:t>
            </w:r>
            <w:r w:rsidRPr="006F6C5A">
              <w:rPr>
                <w:rStyle w:val="a8"/>
                <w:noProof/>
              </w:rPr>
              <w:t>пак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3E18C7" w14:textId="6ED67CDE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0" w:history="1">
            <w:r w:rsidRPr="006F6C5A">
              <w:rPr>
                <w:rStyle w:val="a8"/>
                <w:noProof/>
              </w:rPr>
              <w:t>2.5 Импортируем нужные моду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4978A9" w14:textId="152C102D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1" w:history="1">
            <w:r w:rsidRPr="006F6C5A">
              <w:rPr>
                <w:rStyle w:val="a8"/>
                <w:noProof/>
              </w:rPr>
              <w:t>2.6 Загрузка датас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A6DA96" w14:textId="4748E436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2" w:history="1">
            <w:r w:rsidRPr="006F6C5A">
              <w:rPr>
                <w:rStyle w:val="a8"/>
                <w:noProof/>
              </w:rPr>
              <w:t>2.7 Разведочный анализ</w:t>
            </w:r>
            <w:r w:rsidRPr="006F6C5A">
              <w:rPr>
                <w:rStyle w:val="a8"/>
                <w:noProof/>
                <w:lang w:val="en-US"/>
              </w:rPr>
              <w:t xml:space="preserve"> </w:t>
            </w:r>
            <w:r w:rsidRPr="006F6C5A">
              <w:rPr>
                <w:rStyle w:val="a8"/>
                <w:noProof/>
              </w:rPr>
              <w:t>данных (</w:t>
            </w:r>
            <w:r w:rsidRPr="006F6C5A">
              <w:rPr>
                <w:rStyle w:val="a8"/>
                <w:noProof/>
                <w:lang w:val="en-US"/>
              </w:rPr>
              <w:t>EDA</w:t>
            </w:r>
            <w:r w:rsidRPr="006F6C5A">
              <w:rPr>
                <w:rStyle w:val="a8"/>
                <w:noProof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1C9B9D" w14:textId="105F53DC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3" w:history="1">
            <w:r w:rsidRPr="006F6C5A">
              <w:rPr>
                <w:rStyle w:val="a8"/>
                <w:noProof/>
              </w:rPr>
              <w:t>2.8 Визуализация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8A97D4" w14:textId="454CBB70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4" w:history="1">
            <w:r w:rsidRPr="006F6C5A">
              <w:rPr>
                <w:rStyle w:val="a8"/>
                <w:noProof/>
              </w:rPr>
              <w:t>2.9 Посмотрим какие признаки имеют выброс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EF3F8F" w14:textId="6BB6A010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5" w:history="1">
            <w:r w:rsidRPr="006F6C5A">
              <w:rPr>
                <w:rStyle w:val="a8"/>
                <w:noProof/>
              </w:rPr>
              <w:t>2.10 Создание новых признак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663CD8" w14:textId="505510A7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6" w:history="1">
            <w:r w:rsidRPr="006F6C5A">
              <w:rPr>
                <w:rStyle w:val="a8"/>
                <w:noProof/>
              </w:rPr>
              <w:t>2.11 Проверка состояния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3919E4" w14:textId="32AFB1D4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7" w:history="1">
            <w:r w:rsidRPr="006F6C5A">
              <w:rPr>
                <w:rStyle w:val="a8"/>
                <w:noProof/>
              </w:rPr>
              <w:t>2.12 Метрика, по которой будем оценивать качество работы 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A2F71F" w14:textId="5307A627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8" w:history="1">
            <w:r w:rsidRPr="006F6C5A">
              <w:rPr>
                <w:rStyle w:val="a8"/>
                <w:noProof/>
              </w:rPr>
              <w:t>2.13 Разбиение временного ряда на train и t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EF626A" w14:textId="4684140B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9" w:history="1">
            <w:r w:rsidRPr="006F6C5A">
              <w:rPr>
                <w:rStyle w:val="a8"/>
                <w:noProof/>
                <w:lang w:val="en-US"/>
              </w:rPr>
              <w:t>2.14 Функция кросс-валид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9F439E" w14:textId="244AA2D3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0" w:history="1">
            <w:r w:rsidRPr="006F6C5A">
              <w:rPr>
                <w:rStyle w:val="a8"/>
                <w:noProof/>
              </w:rPr>
              <w:t>2.15 Создание модели и дата фрейма для хранения результатов кросс-валид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F1C656" w14:textId="596B1B5B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1" w:history="1">
            <w:r w:rsidRPr="006F6C5A">
              <w:rPr>
                <w:rStyle w:val="a8"/>
                <w:noProof/>
                <w:lang w:val="en-US"/>
              </w:rPr>
              <w:t>2.16 Кросс-валидация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52A516" w14:textId="25E7FF4F" w:rsidR="00881455" w:rsidRDefault="00881455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2" w:history="1">
            <w:r w:rsidRPr="006F6C5A">
              <w:rPr>
                <w:rStyle w:val="a8"/>
                <w:noProof/>
              </w:rPr>
              <w:t>2.16.1 С шагом в г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9420A6" w14:textId="36F610D1" w:rsidR="00881455" w:rsidRDefault="00881455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3" w:history="1">
            <w:r w:rsidRPr="006F6C5A">
              <w:rPr>
                <w:rStyle w:val="a8"/>
                <w:noProof/>
              </w:rPr>
              <w:t>2.16.2 С шагом в квартал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B54A1B" w14:textId="425CEDC4" w:rsidR="00881455" w:rsidRDefault="00881455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4" w:history="1">
            <w:r w:rsidRPr="006F6C5A">
              <w:rPr>
                <w:rStyle w:val="a8"/>
                <w:noProof/>
              </w:rPr>
              <w:t>2.16.3 С шагом в меся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E8EACB" w14:textId="13A3F977" w:rsidR="00881455" w:rsidRDefault="00881455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5" w:history="1">
            <w:r w:rsidRPr="006F6C5A">
              <w:rPr>
                <w:rStyle w:val="a8"/>
                <w:noProof/>
              </w:rPr>
              <w:t>2.16.4 С шагом в неделю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842053" w14:textId="1AFA7720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6" w:history="1">
            <w:r w:rsidRPr="006F6C5A">
              <w:rPr>
                <w:rStyle w:val="a8"/>
                <w:noProof/>
              </w:rPr>
              <w:t>2.17 Визуализация результатов кросс-валид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D8DAEF" w14:textId="6307BEF4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7" w:history="1">
            <w:r w:rsidRPr="006F6C5A">
              <w:rPr>
                <w:rStyle w:val="a8"/>
                <w:noProof/>
                <w:lang w:val="en-US"/>
              </w:rPr>
              <w:t>2.18 Важность признаков 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53D7F2" w14:textId="756BD196" w:rsidR="00881455" w:rsidRDefault="00881455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8" w:history="1">
            <w:r w:rsidRPr="006F6C5A">
              <w:rPr>
                <w:rStyle w:val="a8"/>
                <w:noProof/>
              </w:rPr>
              <w:t>2.18.1 Вычислим важность признаков для всех валю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901F94" w14:textId="779FDE33" w:rsidR="00881455" w:rsidRDefault="00881455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9" w:history="1">
            <w:r w:rsidRPr="006F6C5A">
              <w:rPr>
                <w:rStyle w:val="a8"/>
                <w:noProof/>
              </w:rPr>
              <w:t>2.18.2 Отобразим важность признаков на график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49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18413D" w14:textId="6C20DE2E" w:rsidR="00881455" w:rsidRDefault="00881455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5000" w:history="1">
            <w:r w:rsidRPr="006F6C5A">
              <w:rPr>
                <w:rStyle w:val="a8"/>
                <w:noProof/>
              </w:rPr>
              <w:t>2.19 Средняя ошибка предсказаний модели в зависимости от длительности периода предсказа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6550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6884D" w14:textId="098B9E26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footerReference w:type="first" r:id="rId9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1" w:name="_Toc172357316"/>
      <w:r>
        <w:lastRenderedPageBreak/>
        <w:t>Введение</w:t>
      </w:r>
      <w:bookmarkEnd w:id="1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2A89010F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B66DC8" w:rsidRPr="00B66DC8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64F14B00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A15EAB">
        <w:instrText xml:space="preserve"> ADDIN ZOTERO_ITEM CSL_CITATION {"citationID":"HHtjLfMz","properties":{"formattedCitation":"[3]","plainCitation":"[3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A15EAB" w:rsidRPr="00A15EAB">
        <w:rPr>
          <w:rFonts w:cs="Times New Roman"/>
        </w:rPr>
        <w:t>[3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</w:t>
      </w:r>
      <w:r w:rsidR="00186E41">
        <w:t>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</w:t>
      </w:r>
      <w:proofErr w:type="spellStart"/>
      <w:r>
        <w:t>таргет</w:t>
      </w:r>
      <w:r w:rsidR="00A91166">
        <w:t>ы</w:t>
      </w:r>
      <w:proofErr w:type="spellEnd"/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32D5D919" w:rsid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Проверить среднею ошибку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ADFDAEC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вычислений при добавлении новых фичей и </w:t>
      </w:r>
      <w:proofErr w:type="spellStart"/>
      <w:r>
        <w:rPr>
          <w:bCs/>
        </w:rPr>
        <w:t>таргетов</w:t>
      </w:r>
      <w:proofErr w:type="spellEnd"/>
      <w:r w:rsidR="00BF3424" w:rsidRPr="00680167">
        <w:rPr>
          <w:bCs/>
        </w:rPr>
        <w:t>.</w:t>
      </w:r>
    </w:p>
    <w:p w14:paraId="0008A831" w14:textId="3DD96E47" w:rsidR="0052210D" w:rsidRDefault="00942D56" w:rsidP="00043488">
      <w:pPr>
        <w:pStyle w:val="aff4"/>
        <w:rPr>
          <w:b/>
        </w:rPr>
      </w:pPr>
      <w:r>
        <w:rPr>
          <w:b/>
        </w:rPr>
        <w:t>Инструменты:</w:t>
      </w:r>
    </w:p>
    <w:p w14:paraId="3DEBADFC" w14:textId="0B0C48D9" w:rsidR="00506205" w:rsidRPr="000D0E51" w:rsidRDefault="00CE7100" w:rsidP="00506205">
      <w:proofErr w:type="spellStart"/>
      <w:r w:rsidRPr="00CE7100">
        <w:rPr>
          <w:lang w:val="en-US"/>
        </w:rPr>
        <w:t>JupyterLab</w:t>
      </w:r>
      <w:proofErr w:type="spellEnd"/>
      <w:r w:rsidR="00F16D61" w:rsidRPr="00F16D61">
        <w:t>,</w:t>
      </w:r>
      <w:r w:rsidR="00F16D61" w:rsidRPr="00FF5AD8">
        <w:t xml:space="preserve"> </w:t>
      </w:r>
      <w:r w:rsidR="00F16D61">
        <w:rPr>
          <w:lang w:val="en-US"/>
        </w:rPr>
        <w:t>Visual</w:t>
      </w:r>
      <w:r w:rsidR="00F16D61" w:rsidRPr="00FF5AD8">
        <w:t xml:space="preserve"> </w:t>
      </w:r>
      <w:r w:rsidR="00F16D61">
        <w:rPr>
          <w:lang w:val="en-US"/>
        </w:rPr>
        <w:t>Code</w:t>
      </w:r>
      <w:r w:rsidR="000D0E51"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2" w:name="_Toc172654972"/>
      <w:r>
        <w:lastRenderedPageBreak/>
        <w:t>Теоретическая часть</w:t>
      </w:r>
      <w:bookmarkEnd w:id="2"/>
    </w:p>
    <w:p w14:paraId="321A1382" w14:textId="31CF459E" w:rsidR="00993DF8" w:rsidRDefault="00B95A6A" w:rsidP="00AD04C3">
      <w:pPr>
        <w:pStyle w:val="a0"/>
      </w:pPr>
      <w:bookmarkStart w:id="3" w:name="_Toc172654973"/>
      <w:r>
        <w:t>Формирование гипотезы</w:t>
      </w:r>
      <w:bookmarkEnd w:id="3"/>
    </w:p>
    <w:p w14:paraId="6B23FA7B" w14:textId="77777777" w:rsidR="00B95A6A" w:rsidRDefault="00B95A6A" w:rsidP="00B95A6A"/>
    <w:p w14:paraId="58EDFFEE" w14:textId="02A65048" w:rsidR="00993DF8" w:rsidRDefault="00016100" w:rsidP="00993DF8">
      <w:pPr>
        <w:pStyle w:val="a0"/>
      </w:pPr>
      <w:bookmarkStart w:id="4" w:name="_Toc172654974"/>
      <w:r>
        <w:t>Пример</w:t>
      </w:r>
      <w:bookmarkEnd w:id="4"/>
    </w:p>
    <w:p w14:paraId="0A01A5B4" w14:textId="77777777" w:rsidR="00993DF8" w:rsidRDefault="00993DF8" w:rsidP="00781AAC"/>
    <w:p w14:paraId="08F5C672" w14:textId="77777777" w:rsidR="00993DF8" w:rsidRDefault="00993DF8" w:rsidP="00781AAC"/>
    <w:p w14:paraId="7B57FAD0" w14:textId="51E1E169" w:rsidR="00704B8E" w:rsidRDefault="00016100" w:rsidP="003901BB">
      <w:pPr>
        <w:pStyle w:val="a"/>
      </w:pPr>
      <w:bookmarkStart w:id="5" w:name="_Toc172357318"/>
      <w:bookmarkStart w:id="6" w:name="_Toc172654975"/>
      <w:r>
        <w:lastRenderedPageBreak/>
        <w:t>Практическая часть</w:t>
      </w:r>
      <w:bookmarkEnd w:id="5"/>
      <w:bookmarkEnd w:id="6"/>
    </w:p>
    <w:p w14:paraId="75B389B2" w14:textId="3460F878" w:rsidR="00355C89" w:rsidRDefault="00454F28" w:rsidP="00D96EA2">
      <w:pPr>
        <w:pStyle w:val="a0"/>
      </w:pPr>
      <w:bookmarkStart w:id="7" w:name="_Ref172364608"/>
      <w:bookmarkStart w:id="8" w:name="_Ref172364626"/>
      <w:bookmarkStart w:id="9" w:name="_Ref172364637"/>
      <w:bookmarkStart w:id="10" w:name="_Ref172364700"/>
      <w:bookmarkStart w:id="11" w:name="_Toc172654976"/>
      <w:r>
        <w:t>Среда разработки</w:t>
      </w:r>
      <w:bookmarkEnd w:id="7"/>
      <w:bookmarkEnd w:id="8"/>
      <w:bookmarkEnd w:id="9"/>
      <w:bookmarkEnd w:id="10"/>
      <w:bookmarkEnd w:id="11"/>
    </w:p>
    <w:p w14:paraId="09F42B59" w14:textId="180F2E93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12" w:name="_Hlk172312082"/>
      <w:proofErr w:type="spellStart"/>
      <w:r w:rsidRPr="003A65DB">
        <w:rPr>
          <w:rStyle w:val="bash0"/>
          <w:lang w:val="en-US"/>
        </w:rPr>
        <w:t>JupyterLab</w:t>
      </w:r>
      <w:bookmarkEnd w:id="12"/>
      <w:proofErr w:type="spellEnd"/>
      <w:r w:rsidRPr="009E38AF">
        <w:t xml:space="preserve"> </w:t>
      </w:r>
      <w:r>
        <w:fldChar w:fldCharType="begin"/>
      </w:r>
      <w:r w:rsidR="00A15EAB">
        <w:instrText xml:space="preserve"> ADDIN ZOTERO_ITEM CSL_CITATION {"citationID":"k8LGlArH","properties":{"formattedCitation":"[4]","plainCitation":"[4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A15EAB" w:rsidRPr="00A15EAB">
        <w:rPr>
          <w:rFonts w:cs="Times New Roman"/>
        </w:rPr>
        <w:t>[4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A15EAB">
        <w:instrText xml:space="preserve"> ADDIN ZOTERO_ITEM CSL_CITATION {"citationID":"HyXeltgc","properties":{"formattedCitation":"[8]","plainCitation":"[8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A15EAB" w:rsidRPr="00A15EAB">
        <w:rPr>
          <w:rFonts w:cs="Times New Roman"/>
        </w:rPr>
        <w:t>[8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3F81114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D9685E">
        <w:instrText xml:space="preserve"> ADDIN ZOTERO_ITEM CSL_CITATION {"citationID":"SQsJvBYm","properties":{"formattedCitation":"[12]","plainCitation":"[12]","noteIndex":0},"citationItems":[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 w:rsidR="00296411">
        <w:fldChar w:fldCharType="separate"/>
      </w:r>
      <w:r w:rsidR="00D9685E" w:rsidRPr="00D9685E">
        <w:rPr>
          <w:rFonts w:cs="Times New Roman"/>
        </w:rPr>
        <w:t>[12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0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7602CA7D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611483">
        <w:t xml:space="preserve">рисунок </w:t>
      </w:r>
      <w:r w:rsidR="00611483">
        <w:rPr>
          <w:rStyle w:val="aff9"/>
        </w:rPr>
        <w:t>1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541E58">
      <w:pPr>
        <w:pStyle w:val="ab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461CEF1B" w:rsidR="00B45252" w:rsidRDefault="00541E58" w:rsidP="00541E58">
      <w:pPr>
        <w:pStyle w:val="a9"/>
      </w:pPr>
      <w:bookmarkStart w:id="13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E171A0">
        <w:rPr>
          <w:rStyle w:val="aff9"/>
          <w:noProof/>
        </w:rPr>
        <w:t>1</w:t>
      </w:r>
      <w:r w:rsidRPr="00541E58">
        <w:rPr>
          <w:rStyle w:val="aff9"/>
        </w:rPr>
        <w:fldChar w:fldCharType="end"/>
      </w:r>
      <w:bookmarkEnd w:id="13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14" w:name="_Hlk172312231"/>
      <w:proofErr w:type="spellStart"/>
      <w:r w:rsidRPr="00404BD3">
        <w:rPr>
          <w:rStyle w:val="bash0"/>
        </w:rPr>
        <w:t>JupyterLab</w:t>
      </w:r>
      <w:bookmarkEnd w:id="14"/>
      <w:proofErr w:type="spellEnd"/>
      <w:r>
        <w:t>.</w:t>
      </w:r>
    </w:p>
    <w:p w14:paraId="6CD324E2" w14:textId="77777777" w:rsidR="004326F4" w:rsidRDefault="00A54257" w:rsidP="000A27FE">
      <w:pPr>
        <w:pStyle w:val="a0"/>
      </w:pPr>
      <w:bookmarkStart w:id="15" w:name="_Toc172654977"/>
      <w:r>
        <w:t xml:space="preserve">Выбор </w:t>
      </w:r>
      <w:proofErr w:type="spellStart"/>
      <w:r>
        <w:t>датасетов</w:t>
      </w:r>
      <w:bookmarkEnd w:id="15"/>
      <w:proofErr w:type="spellEnd"/>
    </w:p>
    <w:p w14:paraId="2FB06A04" w14:textId="6CD02E8C" w:rsidR="000A27FE" w:rsidRDefault="000A27FE" w:rsidP="000A27FE">
      <w:proofErr w:type="spellStart"/>
      <w:r>
        <w:t>Датасеты</w:t>
      </w:r>
      <w:proofErr w:type="spellEnd"/>
      <w:r>
        <w:t xml:space="preserve"> были взяты с сайта </w:t>
      </w:r>
      <w:proofErr w:type="spellStart"/>
      <w:r>
        <w:rPr>
          <w:lang w:val="en-US"/>
        </w:rPr>
        <w:t>InvestFunds</w:t>
      </w:r>
      <w:proofErr w:type="spellEnd"/>
      <w:r w:rsidRPr="000A27FE">
        <w:t xml:space="preserve"> (</w:t>
      </w:r>
      <w:hyperlink r:id="rId12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6C15D2A2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A15EAB">
        <w:instrText xml:space="preserve"> ADDIN ZOTERO_ITEM CSL_CITATION {"citationID":"cCrajWcl","properties":{"formattedCitation":"[6]","plainCitation":"[6]","noteIndex":0},"citationItems":[{"id":13,"uris":["http://zotero.org/users/local/ccYgADcV/items/3TQS5SWW"],"itemData":{"id":13,"type":"webpage","language":"ru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A15EAB" w:rsidRPr="00A15EAB">
        <w:rPr>
          <w:rFonts w:cs="Times New Roman"/>
        </w:rPr>
        <w:t>[6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1908C7CC" w:rsidR="000A0DE4" w:rsidRDefault="000A0DE4" w:rsidP="002A7435">
      <w:pPr>
        <w:spacing w:after="0"/>
        <w:ind w:left="142"/>
      </w:pPr>
      <w:r>
        <w:t xml:space="preserve">В качестве </w:t>
      </w:r>
      <w:proofErr w:type="spellStart"/>
      <w:r>
        <w:t>таргетов</w:t>
      </w:r>
      <w:proofErr w:type="spellEnd"/>
      <w:r>
        <w:t xml:space="preserve">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A15EAB">
        <w:instrText xml:space="preserve"> ADDIN ZOTERO_ITEM CSL_CITATION {"citationID":"27vRXbRd","properties":{"formattedCitation":"[7]","plainCitation":"[7]","noteIndex":0},"citationItems":[{"id":14,"uris":["http://zotero.org/users/local/ccYgADcV/items/2ZUXQ5CK"],"itemData":{"id":14,"type":"webpage","language":"ru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A15EAB" w:rsidRPr="00A15EAB">
        <w:rPr>
          <w:rFonts w:cs="Times New Roman"/>
        </w:rPr>
        <w:t>[7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16" w:name="_Toc172654978"/>
      <w:r>
        <w:t xml:space="preserve">Создание файла </w:t>
      </w:r>
      <w:r>
        <w:rPr>
          <w:lang w:val="en-US"/>
        </w:rPr>
        <w:t>Jupiter Notebook</w:t>
      </w:r>
      <w:bookmarkEnd w:id="16"/>
    </w:p>
    <w:p w14:paraId="36EE3A45" w14:textId="14EBADF6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proofErr w:type="spellStart"/>
      <w:r w:rsidR="008F06C4" w:rsidRPr="00404BD3">
        <w:rPr>
          <w:rStyle w:val="bash0"/>
        </w:rPr>
        <w:t>JupyterLab</w:t>
      </w:r>
      <w:proofErr w:type="spellEnd"/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611483">
        <w:t>2.1</w:t>
      </w:r>
      <w:r>
        <w:fldChar w:fldCharType="end"/>
      </w:r>
      <w:r w:rsidRPr="005375BD">
        <w:t>)</w:t>
      </w:r>
      <w:r>
        <w:t xml:space="preserve">, создадим файл </w:t>
      </w:r>
      <w:proofErr w:type="spellStart"/>
      <w:r w:rsidR="00D236BD" w:rsidRPr="007E4F32">
        <w:rPr>
          <w:rStyle w:val="bash0"/>
        </w:rPr>
        <w:t>Jupiter</w:t>
      </w:r>
      <w:proofErr w:type="spellEnd"/>
      <w:r w:rsidR="00D236BD" w:rsidRPr="007E4F32">
        <w:rPr>
          <w:rStyle w:val="bash0"/>
        </w:rPr>
        <w:t xml:space="preserve"> </w:t>
      </w:r>
      <w:proofErr w:type="spellStart"/>
      <w:r w:rsidR="00D236BD" w:rsidRPr="007E4F32">
        <w:rPr>
          <w:rStyle w:val="bash0"/>
        </w:rPr>
        <w:t>Notebook</w:t>
      </w:r>
      <w:proofErr w:type="spellEnd"/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proofErr w:type="spellStart"/>
      <w:r w:rsidR="008F06C4" w:rsidRPr="008F06C4">
        <w:rPr>
          <w:rStyle w:val="bash0"/>
        </w:rPr>
        <w:t>Notebook</w:t>
      </w:r>
      <w:proofErr w:type="spellEnd"/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proofErr w:type="spellStart"/>
      <w:r w:rsidRPr="007E4F32">
        <w:rPr>
          <w:rStyle w:val="bash0"/>
        </w:rPr>
        <w:t>Jupiter</w:t>
      </w:r>
      <w:proofErr w:type="spellEnd"/>
      <w:r w:rsidRPr="007E4F32">
        <w:rPr>
          <w:rStyle w:val="bash0"/>
        </w:rPr>
        <w:t xml:space="preserve"> </w:t>
      </w:r>
      <w:proofErr w:type="spellStart"/>
      <w:r w:rsidRPr="007E4F32">
        <w:rPr>
          <w:rStyle w:val="bash0"/>
        </w:rPr>
        <w:t>Notebook</w:t>
      </w:r>
      <w:proofErr w:type="spellEnd"/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proofErr w:type="spellStart"/>
      <w:r w:rsidR="00975354" w:rsidRPr="00975354">
        <w:rPr>
          <w:rStyle w:val="bash0"/>
        </w:rPr>
        <w:t>Markdown</w:t>
      </w:r>
      <w:proofErr w:type="spellEnd"/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17" w:name="_Toc172654979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17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 xml:space="preserve">, </w:t>
      </w:r>
      <w:proofErr w:type="spellStart"/>
      <w:r w:rsidR="0004797E" w:rsidRPr="0004797E">
        <w:t>Matplotlib</w:t>
      </w:r>
      <w:proofErr w:type="spellEnd"/>
      <w:r w:rsidR="006978D1" w:rsidRPr="006978D1">
        <w:t xml:space="preserve"> </w:t>
      </w:r>
      <w:r w:rsidR="006978D1">
        <w:t xml:space="preserve">и </w:t>
      </w:r>
      <w:proofErr w:type="gramStart"/>
      <w:r w:rsidR="00F16D61">
        <w:t>т.д.</w:t>
      </w:r>
      <w:proofErr w:type="gramEnd"/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proofErr w:type="spellStart"/>
      <w:r w:rsidR="00D779F5" w:rsidRPr="00D779F5">
        <w:rPr>
          <w:rStyle w:val="bash0"/>
        </w:rPr>
        <w:t>pip</w:t>
      </w:r>
      <w:proofErr w:type="spellEnd"/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456C69">
      <w:pPr>
        <w:pStyle w:val="Title"/>
        <w:rPr>
          <w:lang w:val="ru-RU"/>
        </w:rPr>
      </w:pPr>
      <w:bookmarkStart w:id="18" w:name="_Hlk172377445"/>
      <w:bookmarkStart w:id="19" w:name="_Hlk172377423"/>
      <w:r>
        <w:rPr>
          <w:lang w:val="ru-RU"/>
        </w:rPr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18"/>
    </w:p>
    <w:bookmarkEnd w:id="19"/>
    <w:p w14:paraId="6847C0F0" w14:textId="71725EC8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Для к</w:t>
      </w:r>
      <w:r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а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ждого проекта я использую новое окружение, </w:t>
      </w:r>
    </w:p>
    <w:p w14:paraId="23C19393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lastRenderedPageBreak/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pandas</w:t>
      </w:r>
    </w:p>
    <w:p w14:paraId="4D74A6A7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matplotlib</w:t>
      </w:r>
    </w:p>
    <w:p w14:paraId="0F2A2FA2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seaborn</w:t>
      </w:r>
    </w:p>
    <w:p w14:paraId="607220F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numpy</w:t>
      </w:r>
      <w:proofErr w:type="spellEnd"/>
    </w:p>
    <w:p w14:paraId="15673F4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scikit-learn</w:t>
      </w:r>
    </w:p>
    <w:p w14:paraId="34F4672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openpyxl</w:t>
      </w:r>
      <w:proofErr w:type="spellEnd"/>
    </w:p>
    <w:p w14:paraId="6E1A0A8B" w14:textId="6D533190" w:rsidR="00BC61C2" w:rsidRDefault="006E2661" w:rsidP="006E2661">
      <w:pPr>
        <w:pStyle w:val="a0"/>
      </w:pPr>
      <w:bookmarkStart w:id="20" w:name="_Toc172654980"/>
      <w:r>
        <w:t>Импортируем нужные модули</w:t>
      </w:r>
      <w:bookmarkEnd w:id="20"/>
    </w:p>
    <w:p w14:paraId="450E8D9E" w14:textId="0F27F50A" w:rsidR="007A530E" w:rsidRPr="007A530E" w:rsidRDefault="006E2661" w:rsidP="007A530E">
      <w:pPr>
        <w:pStyle w:val="Title"/>
      </w:pPr>
      <w:bookmarkStart w:id="21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1"/>
    </w:p>
    <w:p w14:paraId="03C1347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Импортируем</w:t>
      </w:r>
      <w:proofErr w:type="spellEnd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еобходимые</w:t>
      </w:r>
      <w:proofErr w:type="spellEnd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библиотеки</w:t>
      </w:r>
      <w:proofErr w:type="spellEnd"/>
    </w:p>
    <w:p w14:paraId="26072448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numpy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np</w:t>
      </w:r>
    </w:p>
    <w:p w14:paraId="7B07B09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nd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</w:p>
    <w:p w14:paraId="710DF01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atplotlib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yplot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proofErr w:type="spellEnd"/>
    </w:p>
    <w:p w14:paraId="3EC153FD" w14:textId="77777777" w:rsidR="007A530E" w:rsidRPr="00F90BEA" w:rsidRDefault="007A530E" w:rsidP="007A530E">
      <w:pPr>
        <w:pStyle w:val="TXT1"/>
        <w:rPr>
          <w:rFonts w:eastAsia="Times New Roman" w:cs="Times New Roman"/>
          <w:color w:val="267F99"/>
          <w:kern w:val="0"/>
          <w:sz w:val="21"/>
          <w:szCs w:val="21"/>
          <w:lang w:val="ru-RU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eaborn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ns</w:t>
      </w:r>
      <w:proofErr w:type="spellEnd"/>
    </w:p>
    <w:p w14:paraId="4F9D8C93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19BFE774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Следующая магическая команда </w:t>
      </w:r>
      <w:proofErr w:type="spellStart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Jupyter</w:t>
      </w:r>
      <w:proofErr w:type="spellEnd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Notebook</w:t>
      </w: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нужна для того, чтобы графики</w:t>
      </w:r>
    </w:p>
    <w:p w14:paraId="721F1F1C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тображались прямо в ноутбуке, а не в отдельном окне</w:t>
      </w:r>
    </w:p>
    <w:p w14:paraId="2EF96A70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%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atplotlib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line</w:t>
      </w:r>
    </w:p>
    <w:p w14:paraId="31750881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71D41114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Настройка более четкого отображения графиков</w:t>
      </w:r>
    </w:p>
    <w:p w14:paraId="6FA032C2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%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onfig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lineBackend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igure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orma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proofErr w:type="spellStart"/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vg</w:t>
      </w:r>
      <w:proofErr w:type="spellEnd"/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</w:p>
    <w:p w14:paraId="6FC83E79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7011ADDA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Модуль для </w:t>
      </w:r>
      <w:proofErr w:type="spellStart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зазбиения</w:t>
      </w:r>
      <w:proofErr w:type="spellEnd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выборки на </w:t>
      </w:r>
      <w:proofErr w:type="spellStart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тренировочнию</w:t>
      </w:r>
      <w:proofErr w:type="spellEnd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и тестовую</w:t>
      </w:r>
    </w:p>
    <w:p w14:paraId="714774CF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rain_test_split</w:t>
      </w:r>
      <w:proofErr w:type="spellEnd"/>
    </w:p>
    <w:p w14:paraId="5D5929B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0A1A5A6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Уберем warnings</w:t>
      </w:r>
    </w:p>
    <w:p w14:paraId="145CA12E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warnings</w:t>
      </w:r>
    </w:p>
    <w:p w14:paraId="40A02D50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warning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lterwarnings</w:t>
      </w:r>
      <w:proofErr w:type="spellEnd"/>
      <w:proofErr w:type="gram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ignore'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BF73A77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68AD05B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Настройка формата вывода чисел float</w:t>
      </w:r>
    </w:p>
    <w:p w14:paraId="066806D5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et_</w:t>
      </w:r>
      <w:proofErr w:type="gramStart"/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option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isplay.float_format</w:t>
      </w:r>
      <w:proofErr w:type="spellEnd"/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7A530E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:.2f}</w:t>
      </w:r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orma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FDACFB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85EFA50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числение Z-score</w:t>
      </w:r>
    </w:p>
    <w:p w14:paraId="1EB5CBA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cipy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stats</w:t>
      </w:r>
    </w:p>
    <w:p w14:paraId="3F533B95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reprocessing</w:t>
      </w:r>
      <w:proofErr w:type="spellEnd"/>
      <w:proofErr w:type="gram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LabelEncoder</w:t>
      </w:r>
      <w:proofErr w:type="spellEnd"/>
    </w:p>
    <w:p w14:paraId="7721A28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cipy.stats</w:t>
      </w:r>
      <w:proofErr w:type="gram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stats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winsorize</w:t>
      </w:r>
      <w:proofErr w:type="spellEnd"/>
    </w:p>
    <w:p w14:paraId="60645E3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057E7F81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Дата и время</w:t>
      </w:r>
    </w:p>
    <w:p w14:paraId="60EE3B7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etime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etime</w:t>
      </w:r>
    </w:p>
    <w:p w14:paraId="2E6B7E79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CDFBDA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лучайные числа</w:t>
      </w:r>
    </w:p>
    <w:p w14:paraId="5E7C67E5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nd</w:t>
      </w:r>
      <w:proofErr w:type="spellEnd"/>
    </w:p>
    <w:p w14:paraId="65AA922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BB5094D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Алгоритм машинного обучения 'Метод случайного леса'</w:t>
      </w:r>
    </w:p>
    <w:p w14:paraId="4B32BED7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semble</w:t>
      </w:r>
      <w:proofErr w:type="spellEnd"/>
      <w:proofErr w:type="gram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ForestRegressor</w:t>
      </w:r>
      <w:proofErr w:type="spellEnd"/>
    </w:p>
    <w:p w14:paraId="74D01F36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F4A440A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Кросс-валидация </w:t>
      </w:r>
    </w:p>
    <w:p w14:paraId="0F21235B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ross_validate</w:t>
      </w:r>
      <w:proofErr w:type="spellEnd"/>
    </w:p>
    <w:p w14:paraId="055606F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0551DD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Разбиение</w:t>
      </w:r>
    </w:p>
    <w:p w14:paraId="6C65EC0F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KFold</w:t>
      </w:r>
      <w:proofErr w:type="spellEnd"/>
    </w:p>
    <w:p w14:paraId="1D1DF56F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215D721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Метрика r2</w:t>
      </w:r>
    </w:p>
    <w:p w14:paraId="18EE191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etrics</w:t>
      </w:r>
      <w:proofErr w:type="spellEnd"/>
      <w:proofErr w:type="gram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2_score</w:t>
      </w:r>
    </w:p>
    <w:p w14:paraId="01449D09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0491F69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ути файловой системы</w:t>
      </w:r>
    </w:p>
    <w:p w14:paraId="5046E160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lib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</w:p>
    <w:p w14:paraId="4A410A3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C3116B4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Регулярные выражения</w:t>
      </w:r>
    </w:p>
    <w:p w14:paraId="4240B881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e</w:t>
      </w:r>
    </w:p>
    <w:p w14:paraId="47F300C8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5071E347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кругление числа в большую сторону</w:t>
      </w:r>
    </w:p>
    <w:p w14:paraId="3C2906D7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ath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22" w:name="_Toc172654981"/>
      <w:r>
        <w:t xml:space="preserve">Загрузка </w:t>
      </w:r>
      <w:proofErr w:type="spellStart"/>
      <w:r>
        <w:t>датасетов</w:t>
      </w:r>
      <w:bookmarkEnd w:id="22"/>
      <w:proofErr w:type="spellEnd"/>
    </w:p>
    <w:p w14:paraId="297033E5" w14:textId="7B48FA76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proofErr w:type="spellStart"/>
      <w:r w:rsidRPr="00F157AC">
        <w:rPr>
          <w:rStyle w:val="bash0"/>
        </w:rPr>
        <w:t>xlsx</w:t>
      </w:r>
      <w:proofErr w:type="spellEnd"/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F77E1C" w:rsidRPr="00F77E1C">
        <w:rPr>
          <w:rStyle w:val="bash0"/>
        </w:rPr>
        <w:t xml:space="preserve"> </w:t>
      </w:r>
      <w:r w:rsidR="00F77E1C">
        <w:rPr>
          <w:rStyle w:val="bash0"/>
        </w:rPr>
        <w:fldChar w:fldCharType="begin"/>
      </w:r>
      <w:r w:rsidR="00A15EAB">
        <w:rPr>
          <w:rStyle w:val="bash0"/>
        </w:rPr>
        <w:instrText xml:space="preserve"> ADDIN ZOTERO_ITEM CSL_CITATION {"citationID":"H7O9ZR2E","properties":{"formattedCitation":"[5]","plainCitation":"[5]","noteIndex":0},"citationItems":[{"id":15,"uris":["http://zotero.org/users/local/ccYgADcV/items/2SECZ9LF"],"itemData":{"id":15,"type":"webpage","container-title":"GitHub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F77E1C">
        <w:rPr>
          <w:rStyle w:val="bash0"/>
        </w:rPr>
        <w:fldChar w:fldCharType="separate"/>
      </w:r>
      <w:r w:rsidR="00A15EAB" w:rsidRPr="00A15EAB">
        <w:rPr>
          <w:rFonts w:cs="Times New Roman"/>
        </w:rPr>
        <w:t>[5]</w:t>
      </w:r>
      <w:r w:rsidR="00F77E1C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 xml:space="preserve">В дата фрейме название столбца будет соответствовать названию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F90BEA" w:rsidRDefault="00D63042" w:rsidP="00D63042">
      <w:pPr>
        <w:pStyle w:val="Title"/>
      </w:pPr>
      <w:bookmarkStart w:id="23" w:name="_Hlk172391845"/>
      <w:r w:rsidRPr="006E2661">
        <w:rPr>
          <w:lang w:val="ru-RU"/>
        </w:rPr>
        <w:t>ячейка</w:t>
      </w:r>
      <w:r w:rsidRPr="00F90BEA">
        <w:t xml:space="preserve"> </w:t>
      </w:r>
      <w:r w:rsidRPr="006E2661">
        <w:t>Jupiter</w:t>
      </w:r>
      <w:r w:rsidRPr="00F90BEA">
        <w:t xml:space="preserve"> </w:t>
      </w:r>
      <w:r w:rsidRPr="006E2661">
        <w:t>Notebook</w:t>
      </w:r>
    </w:p>
    <w:bookmarkEnd w:id="23"/>
    <w:p w14:paraId="28A035BE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асположение</w:t>
      </w:r>
      <w:proofErr w:type="spellEnd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нных</w:t>
      </w:r>
      <w:proofErr w:type="spellEnd"/>
    </w:p>
    <w:p w14:paraId="253A8E8B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gram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./</w:t>
      </w:r>
      <w:proofErr w:type="gram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ataset'</w:t>
      </w:r>
    </w:p>
    <w:p w14:paraId="527B4023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MIN</w:t>
      </w:r>
      <w:r w:rsidRPr="00F90BEA">
        <w:rPr>
          <w:rFonts w:eastAsia="Times New Roman" w:cs="Times New Roman"/>
          <w:color w:val="0070C1"/>
          <w:kern w:val="0"/>
          <w:sz w:val="21"/>
          <w:szCs w:val="21"/>
          <w:lang w:val="ru-RU"/>
          <w14:ligatures w14:val="none"/>
        </w:rPr>
        <w:t>_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ROW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= </w:t>
      </w:r>
      <w:r w:rsidRPr="00F90BEA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5000</w:t>
      </w:r>
    </w:p>
    <w:p w14:paraId="24D38886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Итоговый </w:t>
      </w:r>
      <w:proofErr w:type="spellStart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датафрейм</w:t>
      </w:r>
      <w:proofErr w:type="spellEnd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со всеми данными</w:t>
      </w:r>
    </w:p>
    <w:p w14:paraId="622935EC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= </w:t>
      </w:r>
      <w:proofErr w:type="gramStart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.</w:t>
      </w:r>
      <w:proofErr w:type="spellStart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aFrame</w:t>
      </w:r>
      <w:proofErr w:type="spellEnd"/>
      <w:proofErr w:type="gramEnd"/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()</w:t>
      </w:r>
    </w:p>
    <w:p w14:paraId="6206963E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Расположение файлов </w:t>
      </w:r>
      <w:proofErr w:type="spellStart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датасета</w:t>
      </w:r>
      <w:proofErr w:type="spellEnd"/>
    </w:p>
    <w:p w14:paraId="31BEBDD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gramStart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wd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() 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/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7D868BFE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</w:p>
    <w:p w14:paraId="2DB57EC5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terdir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):</w:t>
      </w:r>
    </w:p>
    <w:p w14:paraId="26CD09D5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s_</w:t>
      </w:r>
      <w:proofErr w:type="gramStart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le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:</w:t>
      </w:r>
    </w:p>
    <w:p w14:paraId="22FF080C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       *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_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tr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proofErr w:type="gramStart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</w:t>
      </w:r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\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2CE47BC4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file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</w:t>
      </w:r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ll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.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546CEC03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file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= 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xlsx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71A718D0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ad</w:t>
      </w:r>
      <w:proofErr w:type="gramEnd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_excel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/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326FC8B8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ереименуем</w:t>
      </w:r>
      <w:proofErr w:type="spellEnd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тобцы</w:t>
      </w:r>
      <w:proofErr w:type="spellEnd"/>
    </w:p>
    <w:p w14:paraId="0573F6B7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</w:t>
      </w:r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name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{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Значение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},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4CCC82FA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ормализуем</w:t>
      </w:r>
      <w:proofErr w:type="spellEnd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у</w:t>
      </w:r>
      <w:proofErr w:type="spellEnd"/>
    </w:p>
    <w:p w14:paraId="5CC98902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[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] =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[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].</w:t>
      </w:r>
      <w:proofErr w:type="spellStart"/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normalize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)</w:t>
      </w:r>
    </w:p>
    <w:p w14:paraId="3A9A09EA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gramEnd"/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[</w:t>
      </w:r>
      <w:r w:rsidRPr="00F90BEA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1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]:</w:t>
      </w:r>
    </w:p>
    <w:p w14:paraId="072D1472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</w:t>
      </w:r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[</w:t>
      </w:r>
      <w:r w:rsidRPr="00E45433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] &gt;= 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MIN_ROW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6775FF8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lastRenderedPageBreak/>
        <w:t xml:space="preserve">                    </w:t>
      </w:r>
      <w:proofErr w:type="gramStart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бработан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34D9AF85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erge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n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ow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inner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1E2F5F5B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    </w:t>
      </w:r>
      <w:proofErr w:type="gramStart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Размерность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после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merge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1A69D7F7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698ED128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    </w:t>
      </w:r>
      <w:proofErr w:type="gramStart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тклонён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мало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строк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26FACEB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7ED9EF04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</w:p>
    <w:p w14:paraId="09B35BC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</w:t>
      </w:r>
      <w:proofErr w:type="gramStart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бработан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24" w:name="_Hlk172391933"/>
      <w:r w:rsidRPr="006C2651">
        <w:rPr>
          <w:lang w:val="ru-RU"/>
        </w:rPr>
        <w:t xml:space="preserve">результат выполнения </w:t>
      </w:r>
    </w:p>
    <w:bookmarkEnd w:id="24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hf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n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eur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gbp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jp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usd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</w:t>
      </w:r>
      <w:proofErr w:type="spellStart"/>
      <w:r w:rsidRPr="00E45433">
        <w:rPr>
          <w:lang w:val="ru-RU"/>
        </w:rPr>
        <w:t>мосбиржи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rPr>
          <w:lang w:val="ru-RU"/>
        </w:rPr>
        <w:t>ртс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881455">
      <w:pPr>
        <w:keepNext/>
      </w:pPr>
      <w:r>
        <w:lastRenderedPageBreak/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D6128A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D6128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Pr="00F16D61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B34E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16D6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B34E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B34E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head</w:t>
      </w:r>
      <w:proofErr w:type="gram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</w:t>
      </w:r>
    </w:p>
    <w:p w14:paraId="047C880B" w14:textId="284454C6" w:rsidR="00E171A0" w:rsidRDefault="003C4F64" w:rsidP="003C4F64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5A4B50A9" w14:textId="0B855D4F" w:rsidR="0069180E" w:rsidRDefault="0069180E" w:rsidP="009C57A8">
      <w:pPr>
        <w:pStyle w:val="ab"/>
      </w:pPr>
      <w:r>
        <w:drawing>
          <wp:inline distT="0" distB="0" distL="0" distR="0" wp14:anchorId="165957C0" wp14:editId="0C504ECB">
            <wp:extent cx="6120130" cy="1190625"/>
            <wp:effectExtent l="0" t="0" r="0" b="9525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1190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38AEF4" w14:textId="66B0343D" w:rsidR="000A27FE" w:rsidRDefault="006C2651" w:rsidP="0007046F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6C2651" w:rsidRDefault="006C2651" w:rsidP="006C265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265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6C2651" w:rsidRDefault="006C2651" w:rsidP="006C265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bookmarkStart w:id="25" w:name="_Hlk172456621"/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6C265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bookmarkEnd w:id="25"/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gramEnd"/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F77E1C" w:rsidRDefault="006362EA" w:rsidP="00291594">
      <w:pPr>
        <w:pStyle w:val="TXT1"/>
        <w:rPr>
          <w:color w:val="000000"/>
          <w:sz w:val="21"/>
          <w:szCs w:val="21"/>
          <w:lang w:val="ru-RU"/>
        </w:rPr>
      </w:pPr>
      <w:r w:rsidRPr="006362EA">
        <w:rPr>
          <w:color w:val="000000"/>
          <w:sz w:val="21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proofErr w:type="spellStart"/>
      <w:r w:rsidRPr="00F77E1C">
        <w:rPr>
          <w:rStyle w:val="bash0"/>
        </w:rPr>
        <w:t>data_loaded</w:t>
      </w:r>
      <w:proofErr w:type="spellEnd"/>
      <w:r>
        <w:t xml:space="preserve"> не был включен </w:t>
      </w:r>
      <w:proofErr w:type="spellStart"/>
      <w:r>
        <w:t>датасет</w:t>
      </w:r>
      <w:proofErr w:type="spellEnd"/>
      <w:r>
        <w:t xml:space="preserve"> </w:t>
      </w:r>
      <w:r w:rsidR="00B40C6F" w:rsidRPr="00B40C6F">
        <w:rPr>
          <w:rStyle w:val="bash0"/>
        </w:rPr>
        <w:t>бивалютная-</w:t>
      </w:r>
      <w:proofErr w:type="spellStart"/>
      <w:r w:rsidR="00B40C6F" w:rsidRPr="00B40C6F">
        <w:rPr>
          <w:rStyle w:val="bash0"/>
        </w:rPr>
        <w:t>корзина_rub</w:t>
      </w:r>
      <w:proofErr w:type="spellEnd"/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26" w:name="_Toc172654982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26"/>
    </w:p>
    <w:p w14:paraId="38D7935B" w14:textId="38D6241E" w:rsidR="00F90BEA" w:rsidRDefault="00F90BEA" w:rsidP="00F90BEA">
      <w:r w:rsidRPr="00F90BEA">
        <w:t>Посмотрим типы данных</w:t>
      </w:r>
      <w:r w:rsidR="005173B4">
        <w:t>.</w:t>
      </w:r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proofErr w:type="spellStart"/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types</w:t>
      </w:r>
      <w:proofErr w:type="spellEnd"/>
      <w:proofErr w:type="gramEnd"/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Дата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            datetime64[ns]</w:t>
      </w:r>
    </w:p>
    <w:p w14:paraId="02DADAF0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hf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210DE62E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ny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2D444702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eur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2F64EF78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gbp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4E439CF8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jpy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12E9AFC9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-p-500                          float64</w:t>
      </w:r>
    </w:p>
    <w:p w14:paraId="2A0975C2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usd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47F74EBF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золото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float64</w:t>
      </w:r>
    </w:p>
    <w:p w14:paraId="7594C2DC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индекс-мосбирж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        float64</w:t>
      </w:r>
    </w:p>
    <w:p w14:paraId="67046B14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нефть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brent                      float64</w:t>
      </w:r>
    </w:p>
    <w:p w14:paraId="2F8CD388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палладий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float64</w:t>
      </w:r>
    </w:p>
    <w:p w14:paraId="489BC626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платина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1B0D6D0F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тс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                    float64</w:t>
      </w:r>
    </w:p>
    <w:p w14:paraId="6D1D9656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>серебро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140B162B" w14:textId="231D62CC" w:rsidR="00F90BEA" w:rsidRPr="005173B4" w:rsidRDefault="00F90BEA" w:rsidP="00F90BEA">
      <w:pPr>
        <w:pStyle w:val="TXT1"/>
        <w:rPr>
          <w:lang w:val="ru-RU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dtype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object</w:t>
      </w:r>
    </w:p>
    <w:p w14:paraId="008591D9" w14:textId="7D90D8B2" w:rsidR="00F90BEA" w:rsidRDefault="00F90BEA" w:rsidP="00F90BEA">
      <w:r w:rsidRPr="00F90BEA">
        <w:t>Посмотрим пропуски данных</w:t>
      </w:r>
      <w:r w:rsidR="005173B4">
        <w:t>.</w:t>
      </w:r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</w:t>
      </w:r>
      <w:proofErr w:type="gramStart"/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90BE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snull</w:t>
      </w:r>
      <w:proofErr w:type="spellEnd"/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.</w:t>
      </w:r>
      <w:r w:rsidRPr="00F90BE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m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xis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90BE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hf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proofErr w:type="gram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)   </w:t>
      </w:r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0</w:t>
      </w:r>
    </w:p>
    <w:p w14:paraId="61C787D2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ny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proofErr w:type="gram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)   </w:t>
      </w:r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0</w:t>
      </w:r>
    </w:p>
    <w:p w14:paraId="3EB2733B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eur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proofErr w:type="gram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)   </w:t>
      </w:r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0</w:t>
      </w:r>
    </w:p>
    <w:p w14:paraId="5EFB8682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gbp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proofErr w:type="gram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)   </w:t>
      </w:r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0</w:t>
      </w:r>
    </w:p>
    <w:p w14:paraId="72640E87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jpy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proofErr w:type="gram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)   </w:t>
      </w:r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0</w:t>
      </w:r>
    </w:p>
    <w:p w14:paraId="038E4111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usd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proofErr w:type="gram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)   </w:t>
      </w:r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0</w:t>
      </w:r>
    </w:p>
    <w:p w14:paraId="002861D5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)   </w:t>
      </w:r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 0</w:t>
      </w:r>
    </w:p>
    <w:p w14:paraId="283DC7ED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индекс-</w:t>
      </w:r>
      <w:proofErr w:type="spell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мосбиржи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         0</w:t>
      </w:r>
    </w:p>
    <w:p w14:paraId="652B94A1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нефть-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bren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)   </w:t>
      </w:r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0</w:t>
      </w:r>
    </w:p>
    <w:p w14:paraId="0183301D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)   </w:t>
      </w:r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0</w:t>
      </w:r>
    </w:p>
    <w:p w14:paraId="20D98C59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proofErr w:type="spell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тс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                     0</w:t>
      </w:r>
    </w:p>
    <w:p w14:paraId="54E9F492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)   </w:t>
      </w:r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0</w:t>
      </w:r>
    </w:p>
    <w:p w14:paraId="3B8AD220" w14:textId="2E5859E6" w:rsidR="00F90BEA" w:rsidRPr="005173B4" w:rsidRDefault="005173B4" w:rsidP="005173B4">
      <w:pPr>
        <w:pStyle w:val="TXT1"/>
        <w:rPr>
          <w:lang w:val="ru-RU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dtype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t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64</w:t>
      </w:r>
    </w:p>
    <w:p w14:paraId="7AD4D0FA" w14:textId="18142225" w:rsidR="00F90BEA" w:rsidRDefault="005173B4" w:rsidP="00F90BEA">
      <w:r w:rsidRPr="005173B4">
        <w:t>Посмотри статистику по дата</w:t>
      </w:r>
      <w:r>
        <w:t xml:space="preserve"> </w:t>
      </w:r>
      <w:r w:rsidRPr="005173B4">
        <w:t>фрейму</w:t>
      </w:r>
      <w:r>
        <w:t>.</w:t>
      </w:r>
    </w:p>
    <w:p w14:paraId="6B584735" w14:textId="4BC1A074" w:rsidR="005173B4" w:rsidRPr="005173B4" w:rsidRDefault="005173B4" w:rsidP="005173B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7CD3F010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173B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</w:t>
      </w:r>
      <w:proofErr w:type="gramStart"/>
      <w:r w:rsidRPr="005173B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173B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describe</w:t>
      </w:r>
      <w:proofErr w:type="spellEnd"/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3F32D4AB" w14:textId="7DC22CBA" w:rsidR="0069180E" w:rsidRPr="005173B4" w:rsidRDefault="0069180E" w:rsidP="0069180E">
      <w:pPr>
        <w:pStyle w:val="ab"/>
        <w:keepLines/>
      </w:pPr>
      <w:r>
        <w:drawing>
          <wp:inline distT="0" distB="0" distL="0" distR="0" wp14:anchorId="1D3AE285" wp14:editId="52BBDE69">
            <wp:extent cx="6120130" cy="1363980"/>
            <wp:effectExtent l="0" t="0" r="0" b="762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1363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E4512" w14:textId="667FFBF4" w:rsidR="00ED1893" w:rsidRPr="00ED1893" w:rsidRDefault="00ED1893" w:rsidP="00332D9F">
      <w:pPr>
        <w:pStyle w:val="a0"/>
      </w:pPr>
      <w:bookmarkStart w:id="27" w:name="_Toc172654983"/>
      <w:r w:rsidRPr="00ED1893">
        <w:t>Визуализ</w:t>
      </w:r>
      <w:r>
        <w:t>ация</w:t>
      </w:r>
      <w:r w:rsidRPr="00ED1893">
        <w:t xml:space="preserve"> </w:t>
      </w:r>
      <w:r w:rsidR="0040592B">
        <w:t>данных</w:t>
      </w:r>
      <w:bookmarkEnd w:id="27"/>
    </w:p>
    <w:p w14:paraId="6C3541A8" w14:textId="5865B3F4" w:rsidR="006B73B1" w:rsidRDefault="0040592B" w:rsidP="00881455">
      <w:r w:rsidRPr="0040592B">
        <w:t>Выделим численные признаки от даты</w:t>
      </w:r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2413C8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2413C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_cols</w:t>
      </w:r>
      <w:proofErr w:type="spellEnd"/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not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=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2B163E62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lastRenderedPageBreak/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proofErr w:type="spellStart"/>
      <w:r>
        <w:t>chf</w:t>
      </w:r>
      <w:proofErr w:type="spellEnd"/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</w:t>
      </w:r>
      <w:proofErr w:type="spellStart"/>
      <w:r w:rsidRPr="006C4C14">
        <w:rPr>
          <w:lang w:val="ru-RU"/>
        </w:rPr>
        <w:t>россии</w:t>
      </w:r>
      <w:proofErr w:type="spellEnd"/>
      <w:r w:rsidRPr="006C4C14">
        <w:rPr>
          <w:lang w:val="ru-RU"/>
        </w:rPr>
        <w:t>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proofErr w:type="spellStart"/>
      <w:r>
        <w:t>cn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eur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gbp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jp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usd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</w:t>
      </w:r>
      <w:proofErr w:type="spellStart"/>
      <w:r w:rsidRPr="00874384">
        <w:rPr>
          <w:lang w:val="ru-RU"/>
        </w:rPr>
        <w:t>мосбиржи</w:t>
      </w:r>
      <w:proofErr w:type="spellEnd"/>
      <w:r w:rsidRPr="00874384">
        <w:rPr>
          <w:lang w:val="ru-RU"/>
        </w:rPr>
        <w:t>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 w:rsidRPr="00874384">
        <w:rPr>
          <w:lang w:val="ru-RU"/>
        </w:rPr>
        <w:t>ртс</w:t>
      </w:r>
      <w:proofErr w:type="spellEnd"/>
      <w:r w:rsidRPr="00874384">
        <w:rPr>
          <w:lang w:val="ru-RU"/>
        </w:rPr>
        <w:t>',</w:t>
      </w:r>
    </w:p>
    <w:p w14:paraId="1E2795E0" w14:textId="06D54763" w:rsidR="00D54E28" w:rsidRDefault="006C4C14" w:rsidP="006C4C14">
      <w:pPr>
        <w:pStyle w:val="TXT1"/>
      </w:pPr>
      <w:r w:rsidRPr="00874384">
        <w:rPr>
          <w:lang w:val="ru-RU"/>
        </w:rPr>
        <w:t xml:space="preserve"> </w:t>
      </w:r>
      <w:r>
        <w:t>'</w:t>
      </w:r>
      <w:proofErr w:type="spellStart"/>
      <w:r>
        <w:t>серебро</w:t>
      </w:r>
      <w:proofErr w:type="spellEnd"/>
      <w:r>
        <w:t>-(</w:t>
      </w:r>
      <w:proofErr w:type="spellStart"/>
      <w:r>
        <w:t>банк-россии</w:t>
      </w:r>
      <w:proofErr w:type="spellEnd"/>
      <w:r>
        <w:t>)']</w:t>
      </w:r>
    </w:p>
    <w:p w14:paraId="7F1C37A9" w14:textId="54916D6E" w:rsidR="00332D9F" w:rsidRDefault="0040592B" w:rsidP="00881455">
      <w:r w:rsidRPr="0040592B">
        <w:t>Создадим словарь признаков и пояснения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7777777" w:rsidR="0040592B" w:rsidRPr="003901B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901B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ловарь признаков и их пояснения</w:t>
      </w:r>
    </w:p>
    <w:p w14:paraId="52206A65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409E7F21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hf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Швейцарский франк / Российский рубль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,</w:t>
      </w:r>
    </w:p>
    <w:p w14:paraId="1B7FF80C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eur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Евро / Российский рубль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,</w:t>
      </w:r>
    </w:p>
    <w:p w14:paraId="175B9CC8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gbp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Британский фунт стерлингов / Российский рубль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,</w:t>
      </w:r>
    </w:p>
    <w:p w14:paraId="309A75E1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jpy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Японская иена / Российский рубль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,</w:t>
      </w:r>
    </w:p>
    <w:p w14:paraId="30A90EAF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s-p-500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Индекс S&amp;P 500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60A51029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usd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Доллар США / Российский рубль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,</w:t>
      </w:r>
    </w:p>
    <w:p w14:paraId="3769E4C3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ny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Китайский юань / Российский рубль'</w:t>
      </w:r>
    </w:p>
    <w:p w14:paraId="7479EDF2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4AA9B7B8" w14:textId="0C448A82" w:rsidR="0040592B" w:rsidRDefault="003901BB" w:rsidP="00881455">
      <w:proofErr w:type="spellStart"/>
      <w:r w:rsidRPr="003901BB">
        <w:t>Визуализируем</w:t>
      </w:r>
      <w:proofErr w:type="spellEnd"/>
      <w:r w:rsidRPr="003901BB">
        <w:t xml:space="preserve"> </w:t>
      </w:r>
      <w:proofErr w:type="spellStart"/>
      <w:r w:rsidRPr="003901BB">
        <w:t>распределение</w:t>
      </w:r>
      <w:proofErr w:type="spellEnd"/>
      <w:r w:rsidRPr="003901BB">
        <w:t xml:space="preserve"> </w:t>
      </w:r>
      <w:proofErr w:type="spellStart"/>
      <w:r w:rsidRPr="003901BB">
        <w:t>числовых</w:t>
      </w:r>
      <w:proofErr w:type="spellEnd"/>
      <w:r w:rsidRPr="003901BB">
        <w:t xml:space="preserve"> </w:t>
      </w:r>
      <w:proofErr w:type="spellStart"/>
      <w:r w:rsidRPr="003901BB">
        <w:t>признаков</w:t>
      </w:r>
      <w:proofErr w:type="spellEnd"/>
    </w:p>
    <w:p w14:paraId="75FC0542" w14:textId="10561B18" w:rsidR="003901BB" w:rsidRPr="003901BB" w:rsidRDefault="003901BB" w:rsidP="003901BB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4368D47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оздаём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олотно</w:t>
      </w:r>
      <w:proofErr w:type="spellEnd"/>
    </w:p>
    <w:p w14:paraId="5BD6AC4A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gure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igsize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[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1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3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559C885F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71287728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бщий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аголовок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ля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сех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графиков</w:t>
      </w:r>
    </w:p>
    <w:p w14:paraId="387020C9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proofErr w:type="spellStart"/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ptitle</w:t>
      </w:r>
      <w:proofErr w:type="spellEnd"/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Распределение числовых признаков 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=</w:t>
      </w:r>
      <w:r w:rsidRPr="00874384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1.005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=</w:t>
      </w:r>
      <w:r w:rsidRPr="00874384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19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weight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=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bold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</w:p>
    <w:p w14:paraId="780E8FB6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61AC1EF1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ei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_cols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/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9BE5E9D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7408CB8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umerate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_cols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126346F6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+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5A61639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 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get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</w:p>
    <w:p w14:paraId="528DB515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tle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6C4C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r w:rsidRPr="006C4C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168C02C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Задаём размер </w:t>
      </w:r>
      <w:proofErr w:type="spellStart"/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шривта</w:t>
      </w:r>
      <w:proofErr w:type="spellEnd"/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и угол поворота текста для осей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X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и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Y</w:t>
      </w:r>
    </w:p>
    <w:p w14:paraId="4AA10DC8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xticks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F9A9B88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ticks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94D7D23" w14:textId="760BAAC5" w:rsidR="006C4C14" w:rsidRPr="00392479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Делаем размер шрифта по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Y</w:t>
      </w:r>
      <w:r w:rsidRP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=5, не уб</w:t>
      </w:r>
      <w:r w:rsid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и</w:t>
      </w:r>
      <w:r w:rsidRP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392479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392479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proofErr w:type="spellStart"/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label</w:t>
      </w:r>
      <w:proofErr w:type="spellEnd"/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,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=</w:t>
      </w:r>
      <w:r w:rsidRPr="00874384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5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</w:p>
    <w:p w14:paraId="60A53879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</w:t>
      </w:r>
      <w:proofErr w:type="spellStart"/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Отрисовываем</w:t>
      </w:r>
      <w:proofErr w:type="spellEnd"/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гистограмму</w:t>
      </w:r>
    </w:p>
    <w:p w14:paraId="3D74537F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hist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32B40B4D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0224C7C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 </w:t>
      </w:r>
    </w:p>
    <w:p w14:paraId="7EDCFDC5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ght</w:t>
      </w:r>
      <w:proofErr w:type="gramEnd"/>
      <w:r w:rsidRPr="00874384">
        <w:rPr>
          <w:rFonts w:eastAsia="Times New Roman" w:cs="Times New Roman"/>
          <w:color w:val="795E26"/>
          <w:kern w:val="0"/>
          <w:sz w:val="21"/>
          <w:szCs w:val="21"/>
          <w:lang w:val="ru-RU"/>
          <w14:ligatures w14:val="none"/>
        </w:rPr>
        <w:t>_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ayou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</w:t>
      </w:r>
    </w:p>
    <w:p w14:paraId="7F006EC4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4EA64D50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how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37A2F55" w14:textId="32BA9B83" w:rsidR="003901BB" w:rsidRDefault="0069180E" w:rsidP="0069180E">
      <w:pPr>
        <w:pStyle w:val="ab"/>
      </w:pPr>
      <w:r>
        <w:drawing>
          <wp:inline distT="0" distB="0" distL="0" distR="0" wp14:anchorId="3BECB4ED" wp14:editId="4E0F358E">
            <wp:extent cx="6120130" cy="7190105"/>
            <wp:effectExtent l="0" t="0" r="0" b="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7190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BECA0C" w14:textId="3D2F0D2E" w:rsidR="006C4C14" w:rsidRPr="004A26C5" w:rsidRDefault="004A26C5" w:rsidP="004A26C5">
      <w:pPr>
        <w:pStyle w:val="a0"/>
      </w:pPr>
      <w:bookmarkStart w:id="28" w:name="_Toc172654984"/>
      <w:r w:rsidRPr="004A26C5">
        <w:t>Посмотрим какие признаки имеют выбросы</w:t>
      </w:r>
      <w:bookmarkEnd w:id="28"/>
    </w:p>
    <w:p w14:paraId="19D5715F" w14:textId="31BF1C05" w:rsidR="004A26C5" w:rsidRPr="004A26C5" w:rsidRDefault="004A26C5" w:rsidP="004A26C5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D68896C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emission_</w:t>
      </w:r>
      <w:proofErr w:type="gramStart"/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est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test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hreshold_val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A26C5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0E6CE275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02385D67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Z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core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</w:p>
    <w:p w14:paraId="4763E30D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</w:p>
    <w:p w14:paraId="5E0A5120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s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исследуемый </w:t>
      </w:r>
      <w:proofErr w:type="spell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датасет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,</w:t>
      </w:r>
    </w:p>
    <w:p w14:paraId="4CD71C94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lastRenderedPageBreak/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ol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est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hreshold_val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пороговое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значение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Z-score,</w:t>
      </w:r>
    </w:p>
    <w:p w14:paraId="343EBE8C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explanations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ol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eturn</w:t>
      </w:r>
      <w:proofErr w:type="gram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</w:t>
      </w:r>
    </w:p>
    <w:p w14:paraId="3F98DAB8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proofErr w:type="gramStart"/>
      <w:r w:rsidRPr="00874384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2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</w:t>
      </w:r>
      <w:proofErr w:type="gramEnd"/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количество цифр после запятой</w:t>
      </w:r>
    </w:p>
    <w:p w14:paraId="660B9AC9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is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[]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лист выбросов</w:t>
      </w:r>
    </w:p>
    <w:p w14:paraId="663DF7F8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test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25ED4F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числение Z-score</w:t>
      </w:r>
    </w:p>
    <w:p w14:paraId="3B1CC27A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z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4A26C5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np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abs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Start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tats.zscore</w:t>
      </w:r>
      <w:proofErr w:type="spellEnd"/>
      <w:proofErr w:type="gram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)</w:t>
      </w:r>
    </w:p>
    <w:p w14:paraId="595D8561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Установка порогового значения 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Z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-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score</w:t>
      </w:r>
    </w:p>
    <w:p w14:paraId="73D2C9E1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hreshold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874384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3</w:t>
      </w:r>
    </w:p>
    <w:p w14:paraId="7897AF4D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Выявление выбросов на основе 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Z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-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score</w:t>
      </w:r>
    </w:p>
    <w:p w14:paraId="6E2D12D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proofErr w:type="gramStart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[</w:t>
      </w:r>
      <w:proofErr w:type="gramEnd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z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&gt;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hreshol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52386AF1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596B793D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&gt; </w:t>
      </w:r>
      <w:r w:rsidRPr="004A26C5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0B170343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is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append</w:t>
      </w:r>
      <w:proofErr w:type="gramEnd"/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</w:p>
    <w:p w14:paraId="0CE4DC9D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42F01A26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 (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get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</w:p>
    <w:p w14:paraId="682C40C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</w:p>
    <w:p w14:paraId="04BDA2B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= </w:t>
      </w:r>
      <w:proofErr w:type="spellStart"/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В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столбце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{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proofErr w:type="gramStart"/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</w:t>
      </w:r>
      <w:r w:rsidRPr="004A26C5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</w:t>
      </w:r>
      <w:proofErr w:type="gramEnd"/>
      <w:r w:rsidRPr="004A26C5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n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выбросов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. Mean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proofErr w:type="gramStart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.mean</w:t>
      </w:r>
      <w:proofErr w:type="gram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 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\</w:t>
      </w:r>
    </w:p>
    <w:p w14:paraId="7A17A4C2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in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proofErr w:type="gramStart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.min</w:t>
      </w:r>
      <w:proofErr w:type="gram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Max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.max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 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\</w:t>
      </w:r>
    </w:p>
    <w:p w14:paraId="7818B0B7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oda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proofErr w:type="gramStart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.mode</w:t>
      </w:r>
      <w:proofErr w:type="gram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[</w:t>
      </w:r>
      <w:r w:rsidRPr="004A26C5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Median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.median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\n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</w:p>
    <w:p w14:paraId="664061A0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4EEE2EC9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Выбросов нет. 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gramStart"/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proofErr w:type="gram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_list</w:t>
      </w:r>
      <w:proofErr w:type="spellEnd"/>
    </w:p>
    <w:p w14:paraId="26CE1304" w14:textId="69A0C620" w:rsidR="004A26C5" w:rsidRPr="008D7714" w:rsidRDefault="008D7714" w:rsidP="008D771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CD46966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D77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viev_</w:t>
      </w:r>
      <w:proofErr w:type="gramStart"/>
      <w:r w:rsidRPr="008D77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outliers</w:t>
      </w:r>
      <w:proofErr w:type="spellEnd"/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_list</w:t>
      </w:r>
      <w:proofErr w:type="spellEnd"/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name</w:t>
      </w:r>
      <w:proofErr w:type="spellEnd"/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4BDC1FA8" w14:textId="77777777" w:rsidR="008D7714" w:rsidRPr="0087438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56B7534F" w14:textId="77777777" w:rsidR="008D7714" w:rsidRPr="0087438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Функция выводит строки </w:t>
      </w:r>
      <w:proofErr w:type="spell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датафрейма</w:t>
      </w:r>
      <w:proofErr w:type="spell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, в которых есть выбросы.</w:t>
      </w:r>
    </w:p>
    <w:p w14:paraId="5203F163" w14:textId="77777777" w:rsidR="008D7714" w:rsidRPr="0087438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</w:p>
    <w:p w14:paraId="7C504E2F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outliers_list</w:t>
      </w:r>
      <w:proofErr w:type="spellEnd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proofErr w:type="spell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список</w:t>
      </w:r>
      <w:proofErr w:type="spellEnd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выбросов</w:t>
      </w:r>
      <w:proofErr w:type="spellEnd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</w:t>
      </w:r>
    </w:p>
    <w:p w14:paraId="2FD45E81" w14:textId="77777777" w:rsidR="008D7714" w:rsidRPr="0087438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ol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name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return</w:t>
      </w:r>
      <w:proofErr w:type="gramEnd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индексы выбросов.</w:t>
      </w:r>
    </w:p>
    <w:p w14:paraId="3637CA68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   '''</w:t>
      </w:r>
    </w:p>
    <w:p w14:paraId="155CD645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tem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outliers:</w:t>
      </w:r>
    </w:p>
    <w:p w14:paraId="2594D5E2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tem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.name == </w:t>
      </w:r>
      <w:proofErr w:type="spellStart"/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name</w:t>
      </w:r>
      <w:proofErr w:type="spellEnd"/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59DDF726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tem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index</w:t>
      </w:r>
      <w:proofErr w:type="spellEnd"/>
      <w:proofErr w:type="gramEnd"/>
    </w:p>
    <w:p w14:paraId="26F153F8" w14:textId="64585B70" w:rsidR="003C4F64" w:rsidRPr="00874384" w:rsidRDefault="00874384" w:rsidP="0087438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6BCF10D3" w14:textId="77777777" w:rsidR="00874384" w:rsidRPr="00874384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7438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87438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ыведем</w:t>
      </w:r>
      <w:proofErr w:type="spellEnd"/>
      <w:r w:rsidRPr="0087438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87438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ризнаки</w:t>
      </w:r>
      <w:proofErr w:type="spellEnd"/>
      <w:r w:rsidRPr="0087438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87438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которые</w:t>
      </w:r>
      <w:proofErr w:type="spellEnd"/>
      <w:r w:rsidRPr="0087438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меют выбросы</w:t>
      </w:r>
    </w:p>
    <w:p w14:paraId="01C56651" w14:textId="77777777" w:rsidR="00874384" w:rsidRPr="00874384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xt_outliers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87438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emission_</w:t>
      </w:r>
      <w:proofErr w:type="gramStart"/>
      <w:r w:rsidRPr="0087438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est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test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_cols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A50965C" w14:textId="77777777" w:rsidR="003C4F64" w:rsidRPr="004A26C5" w:rsidRDefault="003C4F64" w:rsidP="00874384">
      <w:pPr>
        <w:pStyle w:val="TXT1"/>
      </w:pPr>
    </w:p>
    <w:p w14:paraId="4542F918" w14:textId="77777777" w:rsidR="00874384" w:rsidRPr="00874384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7438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lastRenderedPageBreak/>
        <w:t># Выведем текстовый отчёт по выбросам</w:t>
      </w:r>
    </w:p>
    <w:p w14:paraId="355AF5CC" w14:textId="77777777" w:rsidR="00874384" w:rsidRPr="00874384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7438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xt_outliers</w:t>
      </w:r>
      <w:proofErr w:type="spellEnd"/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индекс-мосбиржи</w:t>
      </w:r>
      <w:proofErr w:type="spellEnd"/>
      <w:r w:rsidRPr="00874384">
        <w:t>,</w:t>
      </w:r>
    </w:p>
    <w:p w14:paraId="6EFA69AD" w14:textId="77777777" w:rsidR="00874384" w:rsidRPr="00874384" w:rsidRDefault="00874384" w:rsidP="00874384">
      <w:pPr>
        <w:pStyle w:val="TXT1"/>
      </w:pPr>
      <w:r w:rsidRPr="00874384">
        <w:t xml:space="preserve">3 </w:t>
      </w:r>
      <w:proofErr w:type="spellStart"/>
      <w:r w:rsidRPr="00874384">
        <w:t>выбросов</w:t>
      </w:r>
      <w:proofErr w:type="spellEnd"/>
      <w:r w:rsidRPr="00874384">
        <w:t xml:space="preserve">. 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палладий</w:t>
      </w:r>
      <w:proofErr w:type="spellEnd"/>
      <w:r w:rsidRPr="00874384">
        <w:t>-(</w:t>
      </w:r>
      <w:proofErr w:type="spellStart"/>
      <w:r w:rsidRPr="00874384">
        <w:t>банк-россии</w:t>
      </w:r>
      <w:proofErr w:type="spellEnd"/>
      <w:r w:rsidRPr="00874384">
        <w:t>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</w:t>
      </w:r>
      <w:proofErr w:type="spellStart"/>
      <w:r w:rsidRPr="00874384">
        <w:t>выбросов</w:t>
      </w:r>
      <w:proofErr w:type="spellEnd"/>
      <w:r w:rsidRPr="00874384">
        <w:t xml:space="preserve">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платина</w:t>
      </w:r>
      <w:proofErr w:type="spellEnd"/>
      <w:r w:rsidRPr="00874384">
        <w:t>-(</w:t>
      </w:r>
      <w:proofErr w:type="spellStart"/>
      <w:r w:rsidRPr="00874384">
        <w:t>банк-россии</w:t>
      </w:r>
      <w:proofErr w:type="spellEnd"/>
      <w:r w:rsidRPr="00874384">
        <w:t>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</w:t>
      </w:r>
      <w:proofErr w:type="spellStart"/>
      <w:r w:rsidRPr="00874384">
        <w:t>выбросов</w:t>
      </w:r>
      <w:proofErr w:type="spellEnd"/>
      <w:r w:rsidRPr="00874384">
        <w:t xml:space="preserve">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ртс</w:t>
      </w:r>
      <w:proofErr w:type="spellEnd"/>
      <w:r w:rsidRPr="00874384">
        <w:t>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серебро</w:t>
      </w:r>
      <w:proofErr w:type="spellEnd"/>
      <w:r w:rsidRPr="00874384">
        <w:t>-(</w:t>
      </w:r>
      <w:proofErr w:type="spellStart"/>
      <w:r w:rsidRPr="00874384">
        <w:t>банк-россии</w:t>
      </w:r>
      <w:proofErr w:type="spellEnd"/>
      <w:r w:rsidRPr="00874384">
        <w:t>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</w:t>
      </w:r>
      <w:proofErr w:type="spellStart"/>
      <w:r w:rsidRPr="00874384">
        <w:t>выбросов</w:t>
      </w:r>
      <w:proofErr w:type="spellEnd"/>
      <w:r w:rsidRPr="00874384">
        <w:t xml:space="preserve">. Mean: 33.01, Min: 7.81, Max: 92.42, Moda: 32.11, Median: 31.27 </w:t>
      </w:r>
    </w:p>
    <w:p w14:paraId="1B58849D" w14:textId="34EE89B5" w:rsidR="00874384" w:rsidRPr="008F08F0" w:rsidRDefault="00874384" w:rsidP="00874384">
      <w:proofErr w:type="gramStart"/>
      <w:r>
        <w:t>Каких то</w:t>
      </w:r>
      <w:proofErr w:type="gramEnd"/>
      <w:r>
        <w:t xml:space="preserve"> аномалий в выбросах не наблюдается, данные корректны. При применении модели </w:t>
      </w:r>
      <w:proofErr w:type="spellStart"/>
      <w:r w:rsidRPr="008F08F0">
        <w:rPr>
          <w:rStyle w:val="bash0"/>
        </w:rPr>
        <w:t>RandomForestRegressor</w:t>
      </w:r>
      <w:proofErr w:type="spellEnd"/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29" w:name="_Toc172654985"/>
      <w:r w:rsidRPr="0007382D">
        <w:t>Создание новых признаков</w:t>
      </w:r>
      <w:bookmarkEnd w:id="29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proofErr w:type="spellStart"/>
      <w:r w:rsidRPr="0007382D">
        <w:t>ячейка</w:t>
      </w:r>
      <w:proofErr w:type="spellEnd"/>
      <w:r w:rsidRPr="0007382D">
        <w:t xml:space="preserve">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lastRenderedPageBreak/>
        <w:t># Создадим дополнительные признаки (год, месяц, день, день недели (</w:t>
      </w:r>
      <w:proofErr w:type="spellStart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Пн</w:t>
      </w:r>
      <w:proofErr w:type="spellEnd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  <w:proofErr w:type="spellEnd"/>
      <w:proofErr w:type="gramEnd"/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proofErr w:type="spellEnd"/>
      <w:proofErr w:type="gramEnd"/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  <w:proofErr w:type="spellEnd"/>
      <w:proofErr w:type="gramEnd"/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  <w:proofErr w:type="spellEnd"/>
      <w:proofErr w:type="gramEnd"/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proofErr w:type="spellEnd"/>
      <w:proofErr w:type="gramEnd"/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proofErr w:type="gram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Pr="008864C1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proofErr w:type="gramEnd"/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13862E9E" w14:textId="0787E1C0" w:rsidR="008F08F0" w:rsidRDefault="008F08F0" w:rsidP="008F08F0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19CD9AFE" w14:textId="2F8D427B" w:rsidR="0069180E" w:rsidRDefault="0069180E" w:rsidP="003815CB">
      <w:pPr>
        <w:pStyle w:val="ab"/>
      </w:pPr>
      <w:r>
        <w:drawing>
          <wp:inline distT="0" distB="0" distL="0" distR="0" wp14:anchorId="593C3E7A" wp14:editId="2EBE39CB">
            <wp:extent cx="6120130" cy="1377950"/>
            <wp:effectExtent l="0" t="0" r="0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1377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082239" w14:textId="19880DCD" w:rsidR="008D5A84" w:rsidRDefault="008864C1" w:rsidP="008864C1">
      <w:pPr>
        <w:pStyle w:val="a0"/>
      </w:pPr>
      <w:bookmarkStart w:id="30" w:name="_Toc172654986"/>
      <w:r w:rsidRPr="008864C1">
        <w:t>Проверка состояния данных</w:t>
      </w:r>
      <w:bookmarkEnd w:id="30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proofErr w:type="gramStart"/>
      <w:r w:rsidR="002152F5">
        <w:t>и</w:t>
      </w:r>
      <w:proofErr w:type="gramEnd"/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5517DD8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E5492D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E5492D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(</w:t>
      </w:r>
      <w:proofErr w:type="spellStart"/>
      <w:proofErr w:type="gramEnd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=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=</w:t>
      </w:r>
      <w:r w:rsidRPr="00E5492D">
        <w:rPr>
          <w:rFonts w:eastAsia="Times New Roman" w:cs="Times New Roman"/>
          <w:color w:val="098658"/>
          <w:kern w:val="0"/>
          <w14:ligatures w14:val="none"/>
        </w:rPr>
        <w:t>12</w:t>
      </w:r>
      <w:r w:rsidRPr="00E5492D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=</w:t>
      </w:r>
      <w:r w:rsidRPr="00E5492D">
        <w:rPr>
          <w:rFonts w:eastAsia="Times New Roman" w:cs="Times New Roman"/>
          <w:color w:val="098658"/>
          <w:kern w:val="0"/>
          <w14:ligatures w14:val="none"/>
        </w:rPr>
        <w:t>200</w:t>
      </w:r>
      <w:r w:rsidRPr="00E5492D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day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df</w:t>
      </w:r>
      <w:proofErr w:type="spell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: исследуемый </w:t>
      </w:r>
      <w:proofErr w:type="spell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датафрейм</w:t>
      </w:r>
      <w:proofErr w:type="spell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,</w:t>
      </w:r>
    </w:p>
    <w:p w14:paraId="7E817AEE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day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for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in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'</w:t>
      </w:r>
      <w:proofErr w:type="gramStart"/>
      <w:r w:rsidRPr="00E5492D">
        <w:rPr>
          <w:rFonts w:eastAsia="Times New Roman" w:cs="Times New Roman"/>
          <w:kern w:val="0"/>
          <w14:ligatures w14:val="none"/>
        </w:rPr>
        <w:t>].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unique</w:t>
      </w:r>
      <w:proofErr w:type="gramEnd"/>
      <w:r w:rsidRPr="00E5492D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E5492D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E5492D">
        <w:rPr>
          <w:rFonts w:eastAsia="Times New Roman" w:cs="Times New Roman"/>
          <w:color w:val="A31515"/>
          <w:kern w:val="0"/>
          <w14:ligatures w14:val="none"/>
        </w:rPr>
        <w:t>'</w:t>
      </w:r>
      <w:r w:rsidRPr="00E5492D">
        <w:rPr>
          <w:rFonts w:eastAsia="Times New Roman" w:cs="Times New Roman"/>
          <w:kern w:val="0"/>
          <w14:ligatures w14:val="none"/>
        </w:rPr>
        <w:t>]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]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E5492D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E5492D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E5492D">
        <w:rPr>
          <w:rFonts w:eastAsia="Times New Roman" w:cs="Times New Roman"/>
          <w:color w:val="A31515"/>
          <w:kern w:val="0"/>
          <w14:ligatures w14:val="none"/>
        </w:rPr>
        <w:t>'</w:t>
      </w:r>
      <w:r w:rsidRPr="00E5492D">
        <w:rPr>
          <w:rFonts w:eastAsia="Times New Roman" w:cs="Times New Roman"/>
          <w:kern w:val="0"/>
          <w14:ligatures w14:val="none"/>
        </w:rPr>
        <w:t>]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]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E5492D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if</w:t>
      </w:r>
      <w:r w:rsidRPr="00E5492D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)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or</w:t>
      </w:r>
      <w:r w:rsidRPr="00E5492D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not_corr_</w:t>
      </w:r>
      <w:proofErr w:type="gramStart"/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.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append</w:t>
      </w:r>
      <w:proofErr w:type="spellEnd"/>
      <w:proofErr w:type="gramEnd"/>
      <w:r w:rsidRPr="00E5492D">
        <w:rPr>
          <w:rFonts w:eastAsia="Times New Roman" w:cs="Times New Roman"/>
          <w:kern w:val="0"/>
          <w14:ligatures w14:val="none"/>
        </w:rPr>
        <w:t>(</w:t>
      </w:r>
      <w:r w:rsidRPr="00E5492D">
        <w:rPr>
          <w:rFonts w:eastAsia="Times New Roman" w:cs="Times New Roman"/>
          <w:color w:val="267F99"/>
          <w:kern w:val="0"/>
          <w14:ligatures w14:val="none"/>
        </w:rPr>
        <w:t>int</w:t>
      </w:r>
      <w:r w:rsidRPr="00E5492D">
        <w:rPr>
          <w:rFonts w:eastAsia="Times New Roman" w:cs="Times New Roman"/>
          <w:kern w:val="0"/>
          <w14:ligatures w14:val="none"/>
        </w:rPr>
        <w:t>(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+= </w:t>
      </w:r>
      <w:proofErr w:type="spellStart"/>
      <w:r w:rsidRPr="00E5492D">
        <w:rPr>
          <w:rFonts w:eastAsia="Times New Roman" w:cs="Times New Roman"/>
          <w:color w:val="0000FF"/>
          <w:kern w:val="0"/>
          <w14:ligatures w14:val="none"/>
        </w:rPr>
        <w:t>f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Год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, кол. 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месяцев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дней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y_</w:t>
      </w:r>
      <w:proofErr w:type="gramStart"/>
      <w:r w:rsidRPr="00E5492D">
        <w:rPr>
          <w:rFonts w:eastAsia="Times New Roman" w:cs="Times New Roman"/>
          <w:color w:val="001080"/>
          <w:kern w:val="0"/>
          <w14:ligatures w14:val="none"/>
        </w:rPr>
        <w:t>quantity</w:t>
      </w:r>
      <w:proofErr w:type="spellEnd"/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EE0000"/>
          <w:kern w:val="0"/>
          <w14:ligatures w14:val="none"/>
        </w:rPr>
        <w:t>\</w:t>
      </w:r>
      <w:proofErr w:type="gramEnd"/>
      <w:r w:rsidRPr="00E5492D">
        <w:rPr>
          <w:rFonts w:eastAsia="Times New Roman" w:cs="Times New Roman"/>
          <w:color w:val="EE0000"/>
          <w:kern w:val="0"/>
          <w14:ligatures w14:val="none"/>
        </w:rPr>
        <w:t>n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</w:p>
    <w:p w14:paraId="1CD1B209" w14:textId="77777777" w:rsidR="00C20A9E" w:rsidRDefault="00C20A9E" w:rsidP="0060498B">
      <w:pPr>
        <w:pStyle w:val="TXT1"/>
      </w:pPr>
    </w:p>
    <w:p w14:paraId="687BD944" w14:textId="77777777" w:rsidR="0060498B" w:rsidRPr="00FF5AD8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# Протестируем </w:t>
      </w:r>
      <w:proofErr w:type="spellStart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датасет</w:t>
      </w:r>
      <w:proofErr w:type="spellEnd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 и запишем список не корректных годов и отчёт</w:t>
      </w:r>
    </w:p>
    <w:p w14:paraId="724AEE73" w14:textId="77777777" w:rsidR="0060498B" w:rsidRPr="0060498B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60498B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proofErr w:type="spellEnd"/>
      <w:r w:rsidRPr="0060498B">
        <w:rPr>
          <w:rFonts w:eastAsia="Times New Roman" w:cs="Times New Roman"/>
          <w:kern w:val="0"/>
          <w14:ligatures w14:val="none"/>
        </w:rPr>
        <w:t xml:space="preserve">, </w:t>
      </w:r>
      <w:r w:rsidRPr="0060498B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60498B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60498B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60498B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60498B">
        <w:rPr>
          <w:rFonts w:eastAsia="Times New Roman" w:cs="Times New Roman"/>
          <w:kern w:val="0"/>
          <w14:ligatures w14:val="none"/>
        </w:rPr>
        <w:t>(</w:t>
      </w:r>
      <w:proofErr w:type="gramEnd"/>
      <w:r w:rsidRPr="0060498B">
        <w:rPr>
          <w:rFonts w:eastAsia="Times New Roman" w:cs="Times New Roman"/>
          <w:kern w:val="0"/>
          <w14:ligatures w14:val="none"/>
        </w:rPr>
        <w:t>)</w:t>
      </w:r>
    </w:p>
    <w:p w14:paraId="3FAAAF6F" w14:textId="77777777" w:rsidR="0060498B" w:rsidRPr="00F97656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60498B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F97656">
        <w:rPr>
          <w:rFonts w:eastAsia="Times New Roman" w:cs="Times New Roman"/>
          <w:kern w:val="0"/>
          <w:lang w:val="ru-RU"/>
          <w14:ligatures w14:val="none"/>
        </w:rPr>
        <w:t>(</w:t>
      </w:r>
      <w:r w:rsidRPr="0060498B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F97656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F97656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0B5D0A14" w14:textId="77777777" w:rsidR="00E301C4" w:rsidRPr="00E301C4" w:rsidRDefault="00E301C4" w:rsidP="00E301C4">
      <w:pPr>
        <w:pStyle w:val="TXT1"/>
        <w:rPr>
          <w:lang w:val="ru-RU"/>
        </w:rPr>
      </w:pPr>
      <w:r w:rsidRPr="00E301C4">
        <w:rPr>
          <w:lang w:val="ru-RU"/>
        </w:rPr>
        <w:lastRenderedPageBreak/>
        <w:t>Год: 2024, кол. месяцев: 7, кол. дней: 124</w:t>
      </w:r>
    </w:p>
    <w:p w14:paraId="0B58606F" w14:textId="77777777" w:rsidR="00E301C4" w:rsidRDefault="00E301C4" w:rsidP="00E301C4">
      <w:pPr>
        <w:pStyle w:val="TXT1"/>
      </w:pPr>
      <w:proofErr w:type="spellStart"/>
      <w:r>
        <w:t>Год</w:t>
      </w:r>
      <w:proofErr w:type="spellEnd"/>
      <w:r>
        <w:t xml:space="preserve">: 2023, </w:t>
      </w:r>
      <w:proofErr w:type="spellStart"/>
      <w:r>
        <w:t>кол</w:t>
      </w:r>
      <w:proofErr w:type="spellEnd"/>
      <w:r>
        <w:t>. месяцев: 12, кол. дней: 237</w:t>
      </w:r>
    </w:p>
    <w:p w14:paraId="58783A85" w14:textId="77777777" w:rsidR="00E301C4" w:rsidRDefault="00E301C4" w:rsidP="00E301C4">
      <w:pPr>
        <w:pStyle w:val="TXT1"/>
      </w:pPr>
      <w:r>
        <w:t>Год: 2022, кол. месяцев: 12, кол. дней: 214</w:t>
      </w:r>
    </w:p>
    <w:p w14:paraId="1769E300" w14:textId="77777777" w:rsidR="00E301C4" w:rsidRDefault="00E301C4" w:rsidP="00E301C4">
      <w:pPr>
        <w:pStyle w:val="TXT1"/>
      </w:pPr>
      <w:r>
        <w:t>Год: 2021, кол. месяцев: 12, кол. дней: 233</w:t>
      </w:r>
    </w:p>
    <w:p w14:paraId="543632F1" w14:textId="77777777" w:rsidR="00E301C4" w:rsidRDefault="00E301C4" w:rsidP="00E301C4">
      <w:pPr>
        <w:pStyle w:val="TXT1"/>
      </w:pPr>
      <w:r>
        <w:t>Год: 2020, кол. месяцев: 12, кол. дней: 225</w:t>
      </w:r>
    </w:p>
    <w:p w14:paraId="3E4D2D61" w14:textId="77777777" w:rsidR="00E301C4" w:rsidRDefault="00E301C4" w:rsidP="00E301C4">
      <w:pPr>
        <w:pStyle w:val="TXT1"/>
      </w:pPr>
      <w:r>
        <w:t>Год: 2019, кол. месяцев: 12, кол. дней: 232</w:t>
      </w:r>
    </w:p>
    <w:p w14:paraId="31D2B64F" w14:textId="77777777" w:rsidR="00E301C4" w:rsidRDefault="00E301C4" w:rsidP="00E301C4">
      <w:pPr>
        <w:pStyle w:val="TXT1"/>
      </w:pPr>
      <w:r>
        <w:t>Год: 2018, кол. месяцев: 12, кол. дней: 227</w:t>
      </w:r>
    </w:p>
    <w:p w14:paraId="7BA8C6E4" w14:textId="77777777" w:rsidR="00E301C4" w:rsidRDefault="00E301C4" w:rsidP="00E301C4">
      <w:pPr>
        <w:pStyle w:val="TXT1"/>
      </w:pPr>
      <w:r>
        <w:t>Год: 2017, кол. месяцев: 12, кол. дней: 232</w:t>
      </w:r>
    </w:p>
    <w:p w14:paraId="14E32300" w14:textId="77777777" w:rsidR="00E301C4" w:rsidRDefault="00E301C4" w:rsidP="00E301C4">
      <w:pPr>
        <w:pStyle w:val="TXT1"/>
      </w:pPr>
      <w:r>
        <w:t>Год: 2016, кол. месяцев: 12, кол. дней: 232</w:t>
      </w:r>
    </w:p>
    <w:p w14:paraId="68C26860" w14:textId="77777777" w:rsidR="00E301C4" w:rsidRDefault="00E301C4" w:rsidP="00E301C4">
      <w:pPr>
        <w:pStyle w:val="TXT1"/>
      </w:pPr>
      <w:r>
        <w:t>Год: 2015, кол. месяцев: 12, кол. дней: 231</w:t>
      </w:r>
    </w:p>
    <w:p w14:paraId="052B1F9E" w14:textId="77777777" w:rsidR="00E301C4" w:rsidRDefault="00E301C4" w:rsidP="00E301C4">
      <w:pPr>
        <w:pStyle w:val="TXT1"/>
      </w:pPr>
      <w:r>
        <w:t>Год: 2014, кол. месяцев: 12, кол. дней: 233</w:t>
      </w:r>
    </w:p>
    <w:p w14:paraId="6268A3B9" w14:textId="77777777" w:rsidR="00E301C4" w:rsidRDefault="00E301C4" w:rsidP="00E301C4">
      <w:pPr>
        <w:pStyle w:val="TXT1"/>
      </w:pPr>
      <w:r>
        <w:t>Год: 2013, кол. месяцев: 12, кол. дней: 232</w:t>
      </w:r>
    </w:p>
    <w:p w14:paraId="635DDA4E" w14:textId="77777777" w:rsidR="00E301C4" w:rsidRDefault="00E301C4" w:rsidP="00E301C4">
      <w:pPr>
        <w:pStyle w:val="TXT1"/>
      </w:pPr>
      <w:r>
        <w:t>Год: 2012, кол. месяцев: 12, кол. дней: 230</w:t>
      </w:r>
    </w:p>
    <w:p w14:paraId="228CC3F8" w14:textId="77777777" w:rsidR="00E301C4" w:rsidRDefault="00E301C4" w:rsidP="00E301C4">
      <w:pPr>
        <w:pStyle w:val="TXT1"/>
      </w:pPr>
      <w:r>
        <w:t>Год: 2011, кол. месяцев: 12, кол. дней: 232</w:t>
      </w:r>
    </w:p>
    <w:p w14:paraId="0D46CE93" w14:textId="77777777" w:rsidR="00E301C4" w:rsidRDefault="00E301C4" w:rsidP="00E301C4">
      <w:pPr>
        <w:pStyle w:val="TXT1"/>
      </w:pPr>
      <w:r>
        <w:t>Год: 2010, кол. месяцев: 12, кол. дней: 224</w:t>
      </w:r>
    </w:p>
    <w:p w14:paraId="706F89D5" w14:textId="77777777" w:rsidR="00E301C4" w:rsidRDefault="00E301C4" w:rsidP="00E301C4">
      <w:pPr>
        <w:pStyle w:val="TXT1"/>
      </w:pPr>
      <w:r>
        <w:t>Год: 2009, кол. месяцев: 12, кол. дней: 230</w:t>
      </w:r>
    </w:p>
    <w:p w14:paraId="0207A592" w14:textId="77777777" w:rsidR="00E301C4" w:rsidRDefault="00E301C4" w:rsidP="00E301C4">
      <w:pPr>
        <w:pStyle w:val="TXT1"/>
      </w:pPr>
      <w:r>
        <w:t>Год: 2008, кол. месяцев: 12, кол. дней: 226</w:t>
      </w:r>
    </w:p>
    <w:p w14:paraId="7A6788CF" w14:textId="77777777" w:rsidR="00E301C4" w:rsidRDefault="00E301C4" w:rsidP="00E301C4">
      <w:pPr>
        <w:pStyle w:val="TXT1"/>
      </w:pPr>
      <w:r>
        <w:t>Год: 2007, кол. месяцев: 12, кол. дней: 227</w:t>
      </w:r>
    </w:p>
    <w:p w14:paraId="70F864EF" w14:textId="77777777" w:rsidR="00E301C4" w:rsidRDefault="00E301C4" w:rsidP="00E301C4">
      <w:pPr>
        <w:pStyle w:val="TXT1"/>
      </w:pPr>
      <w:r>
        <w:t>Год: 2006, кол. месяцев: 8, кол. дней: 157</w:t>
      </w:r>
    </w:p>
    <w:p w14:paraId="16330CEB" w14:textId="2F77B2AB" w:rsidR="00F97656" w:rsidRDefault="00482917" w:rsidP="00482917">
      <w:r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31" w:name="_Ref172622482"/>
      <w:bookmarkStart w:id="32" w:name="_Toc172654987"/>
      <w:r w:rsidRPr="00482917">
        <w:t>Метрика, по которой будем оценивать качество работы модели</w:t>
      </w:r>
      <w:bookmarkEnd w:id="31"/>
      <w:bookmarkEnd w:id="32"/>
    </w:p>
    <w:p w14:paraId="74A8A01C" w14:textId="4CBCB5ED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8A3AAD">
        <w:t xml:space="preserve"> (фо</w:t>
      </w:r>
      <w:r w:rsidR="00611483">
        <w:t>рмула 1</w:t>
      </w:r>
      <w:r w:rsidR="008A3AAD">
        <w:t>)</w:t>
      </w:r>
      <w:r w:rsidR="0030683D" w:rsidRPr="0030683D">
        <w:t xml:space="preserve"> </w:t>
      </w:r>
      <w:r w:rsidR="0030683D">
        <w:fldChar w:fldCharType="begin"/>
      </w:r>
      <w:r w:rsidR="00D9685E">
        <w:instrText xml:space="preserve"> ADDIN ZOTERO_ITEM CSL_CITATION {"citationID":"trvHdU2E","properties":{"formattedCitation":"[2]","plainCitation":"[2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A15EAB" w:rsidRPr="00A15EAB">
        <w:rPr>
          <w:rFonts w:cs="Times New Roman"/>
        </w:rPr>
        <w:t>[2]</w:t>
      </w:r>
      <w:r w:rsidR="0030683D">
        <w:fldChar w:fldCharType="end"/>
      </w:r>
      <w:r w:rsidR="00611483">
        <w:t>.</w:t>
      </w:r>
    </w:p>
    <w:p w14:paraId="7548F33D" w14:textId="02AA3B00" w:rsidR="00F97656" w:rsidRPr="00AB4ABC" w:rsidRDefault="008A3AAD" w:rsidP="00AB4ABC">
      <w:pPr>
        <w:pStyle w:val="a9"/>
        <w:rPr>
          <w:rFonts w:eastAsiaTheme="minorEastAsia"/>
          <w:i/>
        </w:rPr>
      </w:pPr>
      <w:bookmarkStart w:id="33" w:name="_Ref172476634"/>
      <w:bookmarkStart w:id="34" w:name="_Ref172622329"/>
      <m:oMathPara>
        <m:oMathParaPr>
          <m:jc m:val="right"/>
        </m:oMathParaPr>
        <m:oMath>
          <m:r>
            <w:rPr>
              <w:rFonts w:ascii="Cambria Math" w:hAnsi="Cambria Math"/>
              <w:szCs w:val="22"/>
            </w:rPr>
            <m:t>mape=</m:t>
          </m:r>
          <m:f>
            <m:fPr>
              <m:ctrlPr>
                <w:rPr>
                  <w:rFonts w:ascii="Cambria Math" w:hAnsi="Cambria Math"/>
                  <w:i/>
                  <w:iCs w:val="0"/>
                  <w:szCs w:val="22"/>
                </w:rPr>
              </m:ctrlPr>
            </m:fPr>
            <m:num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iCs w:val="0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  <w:iCs w:val="0"/>
                              <w:szCs w:val="22"/>
                              <w:lang w:val="en-US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y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tes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w:bookmarkStart w:id="35" w:name="_Hlk172476054"/>
                  <m:sSub>
                    <m:sSubPr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  <w:iCs w:val="0"/>
                              <w:szCs w:val="22"/>
                              <w:lang w:val="en-US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y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pred</m:t>
                      </m:r>
                    </m:sub>
                  </m:sSub>
                  <w:bookmarkEnd w:id="35"/>
                </m:e>
              </m:d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iCs w:val="0"/>
                      <w:szCs w:val="22"/>
                      <w:lang w:val="en-US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y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test</m:t>
                  </m:r>
                </m:sub>
              </m:sSub>
            </m:den>
          </m:f>
          <m:r>
            <w:rPr>
              <w:rFonts w:ascii="Cambria Math" w:hAnsi="Cambria Math"/>
            </w:rPr>
            <m:t>·1</m:t>
          </m:r>
          <m:r>
            <w:rPr>
              <w:rFonts w:ascii="Cambria Math" w:hAnsi="Cambria Math"/>
              <w:lang w:val="en-US"/>
            </w:rPr>
            <m:t xml:space="preserve">00 </m:t>
          </m:r>
          <m:r>
            <w:rPr>
              <w:rFonts w:ascii="Cambria Math" w:hAnsi="Cambria Math"/>
            </w:rPr>
            <m:t xml:space="preserve">                                                         (</m:t>
          </m:r>
          <m:r>
            <w:rPr>
              <w:rFonts w:ascii="Cambria Math" w:hAnsi="Cambria Math"/>
              <w:i/>
            </w:rPr>
            <w:fldChar w:fldCharType="begin"/>
          </m:r>
          <m:r>
            <m:rPr>
              <m:sty m:val="p"/>
            </m:rPr>
            <w:rPr>
              <w:rFonts w:ascii="Cambria Math" w:hAnsi="Cambria Math"/>
            </w:rPr>
            <m:t xml:space="preserve"> SEQ Уравнение \* ARABIC </m:t>
          </m:r>
          <m:r>
            <w:rPr>
              <w:rFonts w:ascii="Cambria Math" w:hAnsi="Cambria Math"/>
              <w:i/>
            </w:rPr>
            <w:fldChar w:fldCharType="separate"/>
          </m:r>
          <m:r>
            <m:rPr>
              <m:sty m:val="p"/>
            </m:rPr>
            <w:rPr>
              <w:rFonts w:ascii="Cambria Math" w:hAnsi="Cambria Math"/>
              <w:noProof/>
            </w:rPr>
            <m:t>1</m:t>
          </m:r>
          <m:r>
            <w:rPr>
              <w:rFonts w:ascii="Cambria Math" w:hAnsi="Cambria Math"/>
              <w:i/>
            </w:rPr>
            <w:fldChar w:fldCharType="end"/>
          </m:r>
          <w:bookmarkStart w:id="36" w:name="_Ref172476668"/>
          <w:bookmarkEnd w:id="33"/>
          <m:r>
            <w:rPr>
              <w:rFonts w:ascii="Cambria Math" w:hAnsi="Cambria Math"/>
            </w:rPr>
            <m:t>)</m:t>
          </m:r>
        </m:oMath>
      </m:oMathPara>
      <w:bookmarkEnd w:id="34"/>
      <w:bookmarkEnd w:id="36"/>
    </w:p>
    <w:p w14:paraId="623B16FF" w14:textId="0B71B9E8" w:rsidR="00D61010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CDB0E83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0683D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Метрика</w:t>
      </w:r>
      <w:proofErr w:type="spellEnd"/>
    </w:p>
    <w:p w14:paraId="5AC8A223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0683D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ape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5E00FDCB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67152FDB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6B71E6C9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y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est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тестовые значения </w:t>
      </w:r>
      <w:proofErr w:type="spell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таргета</w:t>
      </w:r>
      <w:proofErr w:type="spell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,</w:t>
      </w:r>
    </w:p>
    <w:p w14:paraId="0BAFA7FB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y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red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предсказанные значения </w:t>
      </w:r>
      <w:proofErr w:type="spell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таргета</w:t>
      </w:r>
      <w:proofErr w:type="spell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,</w:t>
      </w:r>
    </w:p>
    <w:p w14:paraId="6CCBFE81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lastRenderedPageBreak/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'</w:t>
      </w:r>
    </w:p>
    <w:p w14:paraId="4953A169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30683D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0683D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abs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(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</w:t>
      </w:r>
      <w:proofErr w:type="gram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an</w:t>
      </w:r>
      <w:proofErr w:type="spellEnd"/>
      <w:proofErr w:type="gram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 - 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an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) / 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an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) * </w:t>
      </w:r>
      <w:r w:rsidRPr="0030683D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37" w:name="_Toc172654988"/>
      <w:r w:rsidRPr="001F1FEF">
        <w:t xml:space="preserve">Разбиение </w:t>
      </w:r>
      <w:r w:rsidR="009F63AA">
        <w:t xml:space="preserve">временного ряда </w:t>
      </w:r>
      <w:r w:rsidRPr="001F1FEF">
        <w:t xml:space="preserve">на </w:t>
      </w:r>
      <w:proofErr w:type="spellStart"/>
      <w:r w:rsidRPr="001F1FEF">
        <w:t>train</w:t>
      </w:r>
      <w:proofErr w:type="spellEnd"/>
      <w:r w:rsidRPr="001F1FEF">
        <w:t xml:space="preserve"> и </w:t>
      </w:r>
      <w:proofErr w:type="spellStart"/>
      <w:r w:rsidRPr="001F1FEF">
        <w:t>test</w:t>
      </w:r>
      <w:bookmarkEnd w:id="37"/>
      <w:proofErr w:type="spellEnd"/>
    </w:p>
    <w:p w14:paraId="59D7F9D9" w14:textId="1D4D2BD2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proofErr w:type="spellStart"/>
      <w:r w:rsidR="009F63AA" w:rsidRPr="008A0138">
        <w:rPr>
          <w:rStyle w:val="bash0"/>
        </w:rPr>
        <w:t>train</w:t>
      </w:r>
      <w:proofErr w:type="spellEnd"/>
      <w:r w:rsidR="009F63AA" w:rsidRPr="009F63AA">
        <w:t xml:space="preserve"> </w:t>
      </w:r>
      <w:r w:rsidR="009F63AA">
        <w:t xml:space="preserve">и </w:t>
      </w:r>
      <w:proofErr w:type="spellStart"/>
      <w:r w:rsidR="009F63AA" w:rsidRPr="008A0138">
        <w:rPr>
          <w:rStyle w:val="bash0"/>
        </w:rPr>
        <w:t>test</w:t>
      </w:r>
      <w:proofErr w:type="spellEnd"/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proofErr w:type="spellStart"/>
      <w:r w:rsidRPr="00755439">
        <w:rPr>
          <w:rStyle w:val="bash0"/>
        </w:rPr>
        <w:t>TimeSeriesSplit</w:t>
      </w:r>
      <w:proofErr w:type="spellEnd"/>
      <w:r>
        <w:t xml:space="preserve"> из </w:t>
      </w:r>
      <w:r w:rsidR="00A50DB1">
        <w:t xml:space="preserve">библиотеки </w:t>
      </w:r>
      <w:proofErr w:type="spellStart"/>
      <w:r w:rsidR="00A50DB1" w:rsidRPr="00755439">
        <w:rPr>
          <w:rStyle w:val="bash0"/>
        </w:rPr>
        <w:t>sklearn</w:t>
      </w:r>
      <w:proofErr w:type="spellEnd"/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D9685E">
        <w:instrText xml:space="preserve"> ADDIN ZOTERO_ITEM CSL_CITATION {"citationID":"jVViCEv7","properties":{"formattedCitation":"[10]","plainCitation":"[10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k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D9685E" w:rsidRPr="00D9685E">
        <w:rPr>
          <w:rFonts w:cs="Times New Roman"/>
        </w:rPr>
        <w:t>[10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D9685E">
        <w:instrText xml:space="preserve"> ADDIN ZOTERO_ITEM CSL_CITATION {"citationID":"yM2sjguy","properties":{"formattedCitation":"[13; 9; 11]","plainCitation":"[13; 9; 11]","noteIndex":0},"citationItems":[{"id":19,"uris":["http://zotero.org/users/local/ccYgADcV/items/YF3FVSSN"],"itemData":{"id":19,"type":"webpage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ccessed":{"date-parts":[["2024",7,21]]}}}],"schema":"https://github.com/citation-style-language/schema/raw/master/csl-citation.json"} </w:instrText>
      </w:r>
      <w:r w:rsidR="00AF2C64">
        <w:fldChar w:fldCharType="separate"/>
      </w:r>
      <w:r w:rsidR="00D9685E" w:rsidRPr="00D9685E">
        <w:rPr>
          <w:rFonts w:cs="Times New Roman"/>
        </w:rPr>
        <w:t>[13; 9; 11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 xml:space="preserve">(Year, </w:t>
      </w:r>
      <w:proofErr w:type="spellStart"/>
      <w:r w:rsidR="009F63AA" w:rsidRPr="009F63AA">
        <w:t>Quarter</w:t>
      </w:r>
      <w:proofErr w:type="spellEnd"/>
      <w:r w:rsidR="009F63AA" w:rsidRPr="009F63AA">
        <w:t xml:space="preserve">, </w:t>
      </w:r>
      <w:proofErr w:type="spellStart"/>
      <w:r w:rsidR="009F63AA" w:rsidRPr="009F63AA">
        <w:t>Month</w:t>
      </w:r>
      <w:proofErr w:type="spellEnd"/>
      <w:r w:rsidR="009F63AA" w:rsidRPr="009F63AA">
        <w:t>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_on_time_</w:t>
      </w:r>
      <w:proofErr w:type="gramStart"/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eries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_name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795A6269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'</w:t>
      </w:r>
    </w:p>
    <w:p w14:paraId="1B7E4DA8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   Функция-генератор, разбивает временной ряд на train и test.</w:t>
      </w:r>
    </w:p>
    <w:p w14:paraId="5775F514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347F24E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data: 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фрем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с данными,</w:t>
      </w:r>
    </w:p>
    <w:p w14:paraId="5A2785B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tart_year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год с которого будем разбивать,</w:t>
      </w:r>
    </w:p>
    <w:p w14:paraId="394155C2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number_splits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количество разбиений,</w:t>
      </w:r>
    </w:p>
    <w:p w14:paraId="1A83C7A0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тип разбиений (Year, Quarter, Month, Week),</w:t>
      </w:r>
    </w:p>
    <w:p w14:paraId="4C8DF7E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arget_name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имя 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таргета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(целевой переменной),</w:t>
      </w:r>
    </w:p>
    <w:p w14:paraId="7D6D1EC7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return</w:t>
      </w:r>
      <w:proofErr w:type="gram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возвращает 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_train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_train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_test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_test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summary, 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ime_point_test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</w:t>
      </w:r>
    </w:p>
    <w:p w14:paraId="5E42B6C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   '''</w:t>
      </w:r>
    </w:p>
    <w:p w14:paraId="406A94C9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r</w:t>
      </w:r>
      <w:r w:rsidRPr="008A0138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8A0138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[^</w:t>
      </w:r>
      <w:r w:rsidRPr="008A0138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a-</w:t>
      </w:r>
      <w:proofErr w:type="spellStart"/>
      <w:r w:rsidRPr="008A0138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zA</w:t>
      </w:r>
      <w:proofErr w:type="spellEnd"/>
      <w:r w:rsidRPr="008A0138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-z</w:t>
      </w:r>
      <w:r w:rsidRPr="008A0138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]</w:t>
      </w:r>
      <w:r w:rsidRPr="008A0138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proofErr w:type="gramStart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apitalize</w:t>
      </w:r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066FD96C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</w:p>
    <w:p w14:paraId="0BF4ADE6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оздадим список валют</w:t>
      </w:r>
    </w:p>
    <w:p w14:paraId="44C003BB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_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155BF919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ригер</w:t>
      </w:r>
      <w:proofErr w:type="spellEnd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первого включения</w:t>
      </w:r>
    </w:p>
    <w:p w14:paraId="046FF799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</w:p>
    <w:p w14:paraId="567A4EF2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2D3373C1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ставляем параметр для сводной таблицы</w:t>
      </w:r>
    </w:p>
    <w:p w14:paraId="29EC84C9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1AEEC68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'</w:t>
      </w:r>
    </w:p>
    <w:p w14:paraId="5EB0465E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Quarter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2B887644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QE'</w:t>
      </w:r>
    </w:p>
    <w:p w14:paraId="2D2DDAAF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onth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532B2618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E'</w:t>
      </w:r>
    </w:p>
    <w:p w14:paraId="39613B3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Week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622A68C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W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   </w:t>
      </w:r>
    </w:p>
    <w:p w14:paraId="100371EB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6F35F7FE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ais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ValueError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шибка параметра "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. Корректно: Year, Quarter, Month, Week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</w:p>
    <w:p w14:paraId="0477D140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03A32F0A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Делаем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фрем</w:t>
      </w:r>
      <w:proofErr w:type="spellEnd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независимым</w:t>
      </w:r>
    </w:p>
    <w:p w14:paraId="26503B3F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copy</w:t>
      </w:r>
      <w:proofErr w:type="spellEnd"/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eep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EFDA498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делаем резервную копию даты</w:t>
      </w:r>
    </w:p>
    <w:p w14:paraId="13A04AB7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copy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=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075F0CC0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Установим столбец даты в качестве индекса</w:t>
      </w:r>
    </w:p>
    <w:p w14:paraId="6478D30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-copy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A45877F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берем данные после стартового года</w:t>
      </w:r>
    </w:p>
    <w:p w14:paraId="286BCA96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query</w:t>
      </w:r>
      <w:proofErr w:type="spellEnd"/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(Year &gt;=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A479FDA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8CC5359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Создадим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X_train</w:t>
      </w:r>
      <w:proofErr w:type="spellEnd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y_train</w:t>
      </w:r>
      <w:proofErr w:type="spellEnd"/>
    </w:p>
    <w:p w14:paraId="11A65F6B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Делаем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фрем</w:t>
      </w:r>
      <w:proofErr w:type="spellEnd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независимым</w:t>
      </w:r>
    </w:p>
    <w:p w14:paraId="36A7366E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copy</w:t>
      </w:r>
      <w:proofErr w:type="spellEnd"/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eep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7DFFA6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</w:t>
      </w:r>
      <w:proofErr w:type="gram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query</w:t>
      </w:r>
      <w:proofErr w:type="spellEnd"/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(Year &lt;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695C5C3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Установим столбец даты в качестве индекса</w:t>
      </w:r>
    </w:p>
    <w:p w14:paraId="6AD0B83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437B88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Создадим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аргет</w:t>
      </w:r>
      <w:proofErr w:type="spellEnd"/>
    </w:p>
    <w:p w14:paraId="48AEBC7A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_name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</w:p>
    <w:p w14:paraId="72817F51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Удалим все ненужные столбцы из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X_train</w:t>
      </w:r>
      <w:proofErr w:type="spellEnd"/>
    </w:p>
    <w:p w14:paraId="6CFE2EF3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</w:t>
      </w:r>
      <w:proofErr w:type="gram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drop</w:t>
      </w:r>
      <w:proofErr w:type="spellEnd"/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xi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E5C0919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5BD608C7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роверка</w:t>
      </w:r>
    </w:p>
    <w:p w14:paraId="3D1BAE82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resample</w:t>
      </w:r>
      <w:proofErr w:type="spellEnd"/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count().shape[</w:t>
      </w:r>
      <w:r w:rsidRPr="008A0138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6A028080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&lt;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D088F14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ais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ValueError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Столько данных с параметрами "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tart_year</w:t>
      </w:r>
      <w:proofErr w:type="spellEnd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, не найдём ((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C65F7A3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7EDA0E57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Если всё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к</w:t>
      </w:r>
      <w:proofErr w:type="spellEnd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разбиваем на train и test</w:t>
      </w:r>
    </w:p>
    <w:p w14:paraId="0E650F8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w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g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5612561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обавляем</w:t>
      </w:r>
      <w:proofErr w:type="spellEnd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нные</w:t>
      </w:r>
      <w:proofErr w:type="spellEnd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из</w:t>
      </w:r>
      <w:proofErr w:type="spellEnd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редыдущего</w:t>
      </w:r>
      <w:proofErr w:type="spellEnd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цикла, если он не первый</w:t>
      </w:r>
    </w:p>
    <w:p w14:paraId="187D56DF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1B7A6A6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oncat</w:t>
      </w:r>
      <w:proofErr w:type="spellEnd"/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.</w:t>
      </w:r>
      <w:proofErr w:type="spellStart"/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ort_index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scending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251A107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oncat</w:t>
      </w:r>
      <w:proofErr w:type="spellEnd"/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.</w:t>
      </w:r>
      <w:proofErr w:type="spellStart"/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ort_index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scending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09B63AE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44BF7C1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</w:p>
    <w:p w14:paraId="216C9662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Читаем строчку сводной таблицы</w:t>
      </w:r>
    </w:p>
    <w:p w14:paraId="5DD1FD66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5BF31D0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no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18AE6440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</w:t>
      </w:r>
      <w:proofErr w:type="gram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i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append</w:t>
      </w:r>
      <w:proofErr w:type="spellEnd"/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548ADA2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ivot_table_row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gramStart"/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aFrame</w:t>
      </w:r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resample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mean().iloc[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w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.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003A1D83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оединяем таблицу и строку сводной таблицы</w:t>
      </w:r>
    </w:p>
    <w:p w14:paraId="508ACF3B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rge</w:t>
      </w:r>
      <w:proofErr w:type="spellEnd"/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ivot_table_row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ow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right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83CDD74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2089D41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Запишем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аргет</w:t>
      </w:r>
      <w:proofErr w:type="spellEnd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в отдельную переменную</w:t>
      </w:r>
    </w:p>
    <w:p w14:paraId="2F85B908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_name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3818296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Удалим все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аргеты</w:t>
      </w:r>
      <w:proofErr w:type="spellEnd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з </w:t>
      </w:r>
      <w:proofErr w:type="spellStart"/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сета</w:t>
      </w:r>
      <w:proofErr w:type="spellEnd"/>
    </w:p>
    <w:p w14:paraId="11F8D818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proofErr w:type="gram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drop</w:t>
      </w:r>
      <w:proofErr w:type="spellEnd"/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xi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286C060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</w:p>
    <w:p w14:paraId="568EEA6E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Инфа по данным</w:t>
      </w:r>
    </w:p>
    <w:p w14:paraId="43C469B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Train(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dex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Start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strftime</w:t>
      </w:r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%d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%m.%Y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dex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ax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.strftime(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%d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%m.%Y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.shape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.shape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, 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\</w:t>
      </w:r>
    </w:p>
    <w:p w14:paraId="6118263C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 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Test(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index.min(</w:t>
      </w:r>
      <w:proofErr w:type="gramStart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strftime</w:t>
      </w:r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%d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%m.%Y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index.max().strftime(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%d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%m.%Y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.shape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hape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.shape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hape</w:t>
      </w:r>
      <w:proofErr w:type="spellEnd"/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</w:p>
    <w:p w14:paraId="767FB1B2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пишем переменные времени, для графика</w:t>
      </w:r>
    </w:p>
    <w:p w14:paraId="1BD0FB11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_point_te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index.m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B3C8954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1C6D204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217CFA13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yield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_point_test</w:t>
      </w:r>
      <w:proofErr w:type="spellEnd"/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38" w:name="_Toc172654989"/>
      <w:proofErr w:type="spellStart"/>
      <w:r w:rsidRPr="00C005CC">
        <w:rPr>
          <w:lang w:val="en-US"/>
        </w:rPr>
        <w:t>Функция</w:t>
      </w:r>
      <w:proofErr w:type="spellEnd"/>
      <w:r w:rsidRPr="00C005CC">
        <w:rPr>
          <w:lang w:val="en-US"/>
        </w:rPr>
        <w:t xml:space="preserve"> </w:t>
      </w:r>
      <w:proofErr w:type="spellStart"/>
      <w:r w:rsidRPr="00C005CC">
        <w:rPr>
          <w:lang w:val="en-US"/>
        </w:rPr>
        <w:t>кросс-валидации</w:t>
      </w:r>
      <w:bookmarkEnd w:id="38"/>
      <w:proofErr w:type="spellEnd"/>
    </w:p>
    <w:p w14:paraId="16777F26" w14:textId="07FE8EC0" w:rsidR="008A0138" w:rsidRPr="004230EA" w:rsidRDefault="00496AB6" w:rsidP="008A0138">
      <w:r>
        <w:t xml:space="preserve">Функция кросс-валидации обучает модель на </w:t>
      </w:r>
      <w:proofErr w:type="spellStart"/>
      <w:r w:rsidRPr="00496AB6">
        <w:rPr>
          <w:rStyle w:val="bash0"/>
        </w:rPr>
        <w:t>train</w:t>
      </w:r>
      <w:proofErr w:type="spellEnd"/>
      <w:r w:rsidRPr="00496AB6">
        <w:t xml:space="preserve"> </w:t>
      </w:r>
      <w:r>
        <w:t xml:space="preserve">данных и выполняет предсказание на </w:t>
      </w:r>
      <w:proofErr w:type="spellStart"/>
      <w:r w:rsidRPr="00044ABD">
        <w:rPr>
          <w:rStyle w:val="bash0"/>
        </w:rPr>
        <w:t>test</w:t>
      </w:r>
      <w:proofErr w:type="spellEnd"/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proofErr w:type="spellStart"/>
      <w:r w:rsidR="00A855AC" w:rsidRPr="00A855AC">
        <w:rPr>
          <w:rStyle w:val="bash0"/>
        </w:rPr>
        <w:t>train</w:t>
      </w:r>
      <w:proofErr w:type="spellEnd"/>
      <w:r w:rsidR="00A855AC" w:rsidRPr="00A855AC">
        <w:t xml:space="preserve"> </w:t>
      </w:r>
      <w:r w:rsidR="00A855AC">
        <w:t xml:space="preserve">и </w:t>
      </w:r>
      <w:proofErr w:type="spellStart"/>
      <w:r w:rsidR="00A855AC" w:rsidRPr="00A855AC">
        <w:rPr>
          <w:rStyle w:val="bash0"/>
        </w:rPr>
        <w:t>test</w:t>
      </w:r>
      <w:proofErr w:type="spellEnd"/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1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</w:t>
      </w:r>
      <w:r>
        <w:t>1</w:t>
      </w:r>
      <w:r>
        <w:t>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proofErr w:type="spellStart"/>
      <w:r w:rsidR="00044ABD" w:rsidRPr="00044ABD">
        <w:rPr>
          <w:rStyle w:val="bash0"/>
        </w:rPr>
        <w:t>type_split</w:t>
      </w:r>
      <w:proofErr w:type="spellEnd"/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</w:t>
      </w:r>
      <w:proofErr w:type="spellStart"/>
      <w:r w:rsidR="00044ABD">
        <w:t>таргет</w:t>
      </w:r>
      <w:r w:rsidR="00A855AC">
        <w:t>а</w:t>
      </w:r>
      <w:proofErr w:type="spellEnd"/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proofErr w:type="spellStart"/>
      <w:r w:rsidR="00A855AC" w:rsidRPr="00A855AC">
        <w:rPr>
          <w:rStyle w:val="bash0"/>
        </w:rPr>
        <w:t>currency</w:t>
      </w:r>
      <w:proofErr w:type="spellEnd"/>
      <w:r w:rsidR="00A855AC">
        <w:t xml:space="preserve">. Чтобы была информация о ходе процесса, данные выводятся с помощью команды </w:t>
      </w:r>
      <w:proofErr w:type="spellStart"/>
      <w:r w:rsidR="00A855AC" w:rsidRPr="00A855AC">
        <w:rPr>
          <w:rStyle w:val="bash0"/>
        </w:rPr>
        <w:t>print</w:t>
      </w:r>
      <w:proofErr w:type="spellEnd"/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4230EA" w:rsidRPr="004230EA">
        <w:t>.</w:t>
      </w:r>
    </w:p>
    <w:p w14:paraId="5569AB2B" w14:textId="104AC560" w:rsidR="00C005CC" w:rsidRPr="00044ABD" w:rsidRDefault="00C005CC" w:rsidP="00C005CC">
      <w:pPr>
        <w:pStyle w:val="Title"/>
        <w:rPr>
          <w:lang w:val="ru-RU"/>
        </w:rPr>
      </w:pPr>
      <w:r w:rsidRPr="00044ABD">
        <w:rPr>
          <w:lang w:val="ru-RU"/>
        </w:rPr>
        <w:t xml:space="preserve">ячейка </w:t>
      </w:r>
      <w:r>
        <w:t>Jupiter</w:t>
      </w:r>
      <w:r w:rsidRPr="00044ABD">
        <w:rPr>
          <w:lang w:val="ru-RU"/>
        </w:rPr>
        <w:t xml:space="preserve"> </w:t>
      </w:r>
      <w:r>
        <w:t>Notebook</w:t>
      </w:r>
    </w:p>
    <w:p w14:paraId="529FF69A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ross_validation_time_</w:t>
      </w:r>
      <w:proofErr w:type="gramStart"/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eries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model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ear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spli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5DC45706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'</w:t>
      </w:r>
    </w:p>
    <w:p w14:paraId="504B5C4B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Функция </w:t>
      </w:r>
      <w:proofErr w:type="spell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кросс-валидирует</w:t>
      </w:r>
      <w:proofErr w:type="spell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список валют на временном ряду.</w:t>
      </w:r>
    </w:p>
    <w:p w14:paraId="76207E49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799BCF1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model: ML модель которую будем использовать для кросс-валидации,</w:t>
      </w:r>
    </w:p>
    <w:p w14:paraId="3FF23E4C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f</w:t>
      </w:r>
      <w:proofErr w:type="spell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proofErr w:type="spell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фрейм</w:t>
      </w:r>
      <w:proofErr w:type="spell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с данными,</w:t>
      </w:r>
    </w:p>
    <w:p w14:paraId="4B4CADCB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year: год с которого нужно начать кросс-валидацию,</w:t>
      </w:r>
    </w:p>
    <w:p w14:paraId="57B429D3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n_split</w:t>
      </w:r>
      <w:proofErr w:type="spell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число </w:t>
      </w:r>
      <w:proofErr w:type="spell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кросс-валидаций</w:t>
      </w:r>
      <w:proofErr w:type="spell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</w:t>
      </w:r>
    </w:p>
    <w:p w14:paraId="35B55EC4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bookmarkStart w:id="39" w:name="_Hlk172622986"/>
      <w:proofErr w:type="spell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bookmarkEnd w:id="39"/>
      <w:proofErr w:type="spell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тип кросс </w:t>
      </w:r>
      <w:proofErr w:type="spell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валидаций</w:t>
      </w:r>
      <w:proofErr w:type="spell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(Year, Quarter, Month, Week),</w:t>
      </w:r>
    </w:p>
    <w:p w14:paraId="0A015A40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bookmarkStart w:id="40" w:name="_Hlk172623206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urrency</w:t>
      </w:r>
      <w:bookmarkEnd w:id="40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список полей валют,</w:t>
      </w:r>
    </w:p>
    <w:p w14:paraId="70F002F1" w14:textId="01B62BB4" w:rsidR="00C005CC" w:rsidRPr="00D431B2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cv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info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</w:t>
      </w:r>
      <w:r w:rsid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дата фрейм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ndas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куда будет записываться статистика о кросс-</w:t>
      </w:r>
      <w:proofErr w:type="spellStart"/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валидациях</w:t>
      </w:r>
      <w:proofErr w:type="spellEnd"/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,</w:t>
      </w:r>
    </w:p>
    <w:p w14:paraId="42ADD282" w14:textId="2C4C24C7" w:rsidR="00C005CC" w:rsidRPr="00D431B2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eturn</w:t>
      </w:r>
      <w:proofErr w:type="gramEnd"/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возвращает </w:t>
      </w:r>
      <w:r w:rsid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дата фрейм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статистики кросс-</w:t>
      </w:r>
      <w:proofErr w:type="spellStart"/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валидаций</w:t>
      </w:r>
      <w:proofErr w:type="spellEnd"/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.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</w:p>
    <w:p w14:paraId="2171A1EA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'</w:t>
      </w:r>
    </w:p>
    <w:p w14:paraId="1F5D5BF0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C005CC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C005CC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5B9CB611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gramStart"/>
      <w:r w:rsidRPr="00C005CC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 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proofErr w:type="gramEnd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_train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_point_tes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C005CC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_on_time_series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ear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spli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260186A4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бучим модель</w:t>
      </w:r>
    </w:p>
    <w:p w14:paraId="2396FA9A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proofErr w:type="gram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model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fi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218A22F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Выполним </w:t>
      </w:r>
      <w:proofErr w:type="spellStart"/>
      <w:r w:rsidRPr="00C005CC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редикт</w:t>
      </w:r>
      <w:proofErr w:type="spellEnd"/>
    </w:p>
    <w:p w14:paraId="3612E6C7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       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model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predict</w:t>
      </w:r>
      <w:proofErr w:type="spellEnd"/>
      <w:proofErr w:type="gram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E2C23F5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Посмотрим эффективность модели </w:t>
      </w:r>
    </w:p>
    <w:p w14:paraId="4E6C224E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error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ape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56CDBEF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пишем статистику кросс валидации</w:t>
      </w:r>
    </w:p>
    <w:p w14:paraId="5C3E323E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loc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proofErr w:type="spellStart"/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proofErr w:type="spellEnd"/>
      <w:proofErr w:type="gramStart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]  =</w:t>
      </w:r>
      <w:proofErr w:type="gram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{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date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_point_tes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currency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type_split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error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591A6D3B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Ошибка: 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gramStart"/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error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%,  Валюта: 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C005CC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e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r</w:t>
      </w:r>
      <w:r w:rsidRPr="00C005CC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C005CC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[^</w:t>
      </w:r>
      <w:r w:rsidRPr="00C005CC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a-</w:t>
      </w:r>
      <w:proofErr w:type="spellStart"/>
      <w:r w:rsidRPr="00C005CC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zA</w:t>
      </w:r>
      <w:proofErr w:type="spellEnd"/>
      <w:r w:rsidRPr="00C005CC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-z_</w:t>
      </w:r>
      <w:r w:rsidRPr="00C005CC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]</w:t>
      </w:r>
      <w:r w:rsidRPr="00C005CC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proofErr w:type="spellEnd"/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C005CC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90C27D8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2617EF4" w14:textId="77777777" w:rsidR="00C005CC" w:rsidRPr="00554971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C005CC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fo</w:t>
      </w:r>
    </w:p>
    <w:p w14:paraId="12A6F07D" w14:textId="1F24B19A" w:rsidR="008A0138" w:rsidRPr="00554971" w:rsidRDefault="00554971" w:rsidP="00554971">
      <w:pPr>
        <w:pStyle w:val="a0"/>
      </w:pPr>
      <w:bookmarkStart w:id="41" w:name="_Toc172654990"/>
      <w:r w:rsidRPr="00554971">
        <w:t>Создание модели и дата фрейма для хранения результатов кросс-валидации</w:t>
      </w:r>
      <w:bookmarkEnd w:id="41"/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55497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f_model</w:t>
      </w:r>
      <w:proofErr w:type="spellEnd"/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554971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ForestRegressor</w:t>
      </w:r>
      <w:proofErr w:type="spellEnd"/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estimators</w:t>
      </w:r>
      <w:proofErr w:type="spellEnd"/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54971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000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max_depth</w:t>
      </w:r>
      <w:proofErr w:type="spellEnd"/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54971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1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andom_state</w:t>
      </w:r>
      <w:proofErr w:type="spellEnd"/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54971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42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riterio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quared_error</w:t>
      </w:r>
      <w:proofErr w:type="spellEnd"/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818A1EA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203C116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54971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бновим список валют</w:t>
      </w:r>
    </w:p>
    <w:p w14:paraId="45136646" w14:textId="77777777" w:rsid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_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703470A2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44759E2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54971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54971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фрейм</w:t>
      </w:r>
      <w:proofErr w:type="spellEnd"/>
      <w:r w:rsidRPr="00554971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статистики кросс-валидации</w:t>
      </w:r>
    </w:p>
    <w:p w14:paraId="104FED66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proofErr w:type="spellEnd"/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554971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54971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aFrame</w:t>
      </w:r>
      <w:proofErr w:type="spellEnd"/>
      <w:proofErr w:type="gramEnd"/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{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date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[], 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currency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[], 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proofErr w:type="spellEnd"/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[], 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[]})</w:t>
      </w:r>
    </w:p>
    <w:p w14:paraId="74FE7AF9" w14:textId="37C166D3" w:rsidR="00C005CC" w:rsidRPr="00554971" w:rsidRDefault="00554971" w:rsidP="00554971">
      <w:pPr>
        <w:pStyle w:val="a0"/>
        <w:rPr>
          <w:lang w:val="en-US"/>
        </w:rPr>
      </w:pPr>
      <w:bookmarkStart w:id="42" w:name="_Toc172654991"/>
      <w:proofErr w:type="spellStart"/>
      <w:r w:rsidRPr="00554971">
        <w:rPr>
          <w:lang w:val="en-US"/>
        </w:rPr>
        <w:t>Кросс-валидация</w:t>
      </w:r>
      <w:proofErr w:type="spellEnd"/>
      <w:r w:rsidRPr="00554971">
        <w:rPr>
          <w:lang w:val="en-US"/>
        </w:rPr>
        <w:t xml:space="preserve"> </w:t>
      </w:r>
      <w:proofErr w:type="spellStart"/>
      <w:r w:rsidRPr="00554971">
        <w:rPr>
          <w:lang w:val="en-US"/>
        </w:rPr>
        <w:t>данных</w:t>
      </w:r>
      <w:bookmarkEnd w:id="42"/>
      <w:proofErr w:type="spellEnd"/>
    </w:p>
    <w:p w14:paraId="34B47002" w14:textId="713651AA" w:rsidR="00C005CC" w:rsidRDefault="00E16D3B" w:rsidP="00E16D3B">
      <w:pPr>
        <w:pStyle w:val="2"/>
      </w:pPr>
      <w:bookmarkStart w:id="43" w:name="_Toc172654992"/>
      <w:r w:rsidRPr="00E16D3B">
        <w:t xml:space="preserve">С </w:t>
      </w:r>
      <w:proofErr w:type="spellStart"/>
      <w:r w:rsidRPr="00E16D3B">
        <w:t>шагом</w:t>
      </w:r>
      <w:proofErr w:type="spellEnd"/>
      <w:r w:rsidRPr="00E16D3B">
        <w:t xml:space="preserve"> в </w:t>
      </w:r>
      <w:proofErr w:type="spellStart"/>
      <w:r w:rsidRPr="00E16D3B">
        <w:t>год</w:t>
      </w:r>
      <w:bookmarkEnd w:id="43"/>
      <w:proofErr w:type="spellEnd"/>
    </w:p>
    <w:p w14:paraId="310AB477" w14:textId="65B611E5" w:rsidR="00554971" w:rsidRPr="00E16D3B" w:rsidRDefault="00E16D3B" w:rsidP="00E16D3B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33DCD1E1" w14:textId="77777777" w:rsidR="00E16D3B" w:rsidRPr="00E16D3B" w:rsidRDefault="00E16D3B" w:rsidP="00E16D3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%%time</w:t>
      </w:r>
    </w:p>
    <w:p w14:paraId="396C61F5" w14:textId="77777777" w:rsidR="00E16D3B" w:rsidRPr="00E16D3B" w:rsidRDefault="00E16D3B" w:rsidP="00E16D3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16D3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Будем </w:t>
      </w:r>
      <w:proofErr w:type="spellStart"/>
      <w:r w:rsidRPr="00E16D3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кросс-валидировать</w:t>
      </w:r>
      <w:proofErr w:type="spellEnd"/>
      <w:r w:rsidRPr="00E16D3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10 раз по году</w:t>
      </w:r>
    </w:p>
    <w:p w14:paraId="0DF6B6D8" w14:textId="77777777" w:rsidR="00E16D3B" w:rsidRPr="00E16D3B" w:rsidRDefault="00E16D3B" w:rsidP="00E16D3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v_info</w:t>
      </w:r>
      <w:proofErr w:type="spellEnd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ross_validation_time_</w:t>
      </w:r>
      <w:proofErr w:type="gramStart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eries</w:t>
      </w:r>
      <w:proofErr w:type="spellEnd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f_model</w:t>
      </w:r>
      <w:proofErr w:type="spellEnd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data_loaded</w:t>
      </w:r>
      <w:proofErr w:type="spellEnd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16D3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013</w:t>
      </w:r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16D3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16D3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urrency_list</w:t>
      </w:r>
      <w:proofErr w:type="spellEnd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v_info</w:t>
      </w:r>
      <w:proofErr w:type="spellEnd"/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CFB64BE" w14:textId="2D2B6D21" w:rsidR="00E16D3B" w:rsidRPr="00E16D3B" w:rsidRDefault="00E16D3B" w:rsidP="00E16D3B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C3B0D75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30803D23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5.2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42B63677" w14:textId="77777777" w:rsidR="00E16D3B" w:rsidRPr="00E16D3B" w:rsidRDefault="00E16D3B" w:rsidP="00E16D3B">
      <w:pPr>
        <w:pStyle w:val="TXT1"/>
      </w:pPr>
    </w:p>
    <w:p w14:paraId="63544965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3390A38D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8.1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4EDF155D" w14:textId="77777777" w:rsidR="00E16D3B" w:rsidRPr="00E16D3B" w:rsidRDefault="00E16D3B" w:rsidP="00E16D3B">
      <w:pPr>
        <w:pStyle w:val="TXT1"/>
      </w:pPr>
    </w:p>
    <w:p w14:paraId="5F437304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39A03F50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1.2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53A9B841" w14:textId="77777777" w:rsidR="00E16D3B" w:rsidRPr="00E16D3B" w:rsidRDefault="00E16D3B" w:rsidP="00E16D3B">
      <w:pPr>
        <w:pStyle w:val="TXT1"/>
      </w:pPr>
    </w:p>
    <w:p w14:paraId="310E677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10A2F4A7" w14:textId="77777777" w:rsidR="00E16D3B" w:rsidRPr="00E16D3B" w:rsidRDefault="00E16D3B" w:rsidP="00E16D3B">
      <w:pPr>
        <w:pStyle w:val="TXT1"/>
      </w:pPr>
      <w:proofErr w:type="spellStart"/>
      <w:r w:rsidRPr="00E16D3B">
        <w:lastRenderedPageBreak/>
        <w:t>Ошибка</w:t>
      </w:r>
      <w:proofErr w:type="spellEnd"/>
      <w:r w:rsidRPr="00E16D3B">
        <w:t xml:space="preserve">: 4.8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569070A6" w14:textId="77777777" w:rsidR="00E16D3B" w:rsidRPr="00E16D3B" w:rsidRDefault="00E16D3B" w:rsidP="00E16D3B">
      <w:pPr>
        <w:pStyle w:val="TXT1"/>
      </w:pPr>
    </w:p>
    <w:p w14:paraId="7E3E832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3F3AF3EB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7.8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53AC5C68" w14:textId="77777777" w:rsidR="00E16D3B" w:rsidRPr="00E16D3B" w:rsidRDefault="00E16D3B" w:rsidP="00E16D3B">
      <w:pPr>
        <w:pStyle w:val="TXT1"/>
      </w:pPr>
    </w:p>
    <w:p w14:paraId="1661DA0D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42F6D726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3.6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12A8B003" w14:textId="77777777" w:rsidR="00E16D3B" w:rsidRPr="00E16D3B" w:rsidRDefault="00E16D3B" w:rsidP="00E16D3B">
      <w:pPr>
        <w:pStyle w:val="TXT1"/>
      </w:pPr>
    </w:p>
    <w:p w14:paraId="6C752972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65C3E9C1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5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27EB8E52" w14:textId="77777777" w:rsidR="00E16D3B" w:rsidRPr="00E16D3B" w:rsidRDefault="00E16D3B" w:rsidP="00E16D3B">
      <w:pPr>
        <w:pStyle w:val="TXT1"/>
      </w:pPr>
    </w:p>
    <w:p w14:paraId="12BFA746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5D80E6D8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3.7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3524D213" w14:textId="77777777" w:rsidR="00E16D3B" w:rsidRPr="00E16D3B" w:rsidRDefault="00E16D3B" w:rsidP="00E16D3B">
      <w:pPr>
        <w:pStyle w:val="TXT1"/>
      </w:pPr>
    </w:p>
    <w:p w14:paraId="609BE211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573C84BC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0.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47BD02FA" w14:textId="77777777" w:rsidR="00E16D3B" w:rsidRPr="00E16D3B" w:rsidRDefault="00E16D3B" w:rsidP="00E16D3B">
      <w:pPr>
        <w:pStyle w:val="TXT1"/>
      </w:pPr>
    </w:p>
    <w:p w14:paraId="39281321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5172987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0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344F6E36" w14:textId="77777777" w:rsidR="00E16D3B" w:rsidRPr="00E16D3B" w:rsidRDefault="00E16D3B" w:rsidP="00E16D3B">
      <w:pPr>
        <w:pStyle w:val="TXT1"/>
      </w:pPr>
    </w:p>
    <w:p w14:paraId="6643DFD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54EE125E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0.1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4C4377E4" w14:textId="77777777" w:rsidR="00E16D3B" w:rsidRPr="00E16D3B" w:rsidRDefault="00E16D3B" w:rsidP="00E16D3B">
      <w:pPr>
        <w:pStyle w:val="TXT1"/>
      </w:pPr>
    </w:p>
    <w:p w14:paraId="535B3434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6CEE889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6.4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15FA7FDE" w14:textId="77777777" w:rsidR="00E16D3B" w:rsidRPr="00E16D3B" w:rsidRDefault="00E16D3B" w:rsidP="00E16D3B">
      <w:pPr>
        <w:pStyle w:val="TXT1"/>
      </w:pPr>
    </w:p>
    <w:p w14:paraId="460822E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41305ED9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0.5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77B37DA0" w14:textId="77777777" w:rsidR="00E16D3B" w:rsidRPr="00E16D3B" w:rsidRDefault="00E16D3B" w:rsidP="00E16D3B">
      <w:pPr>
        <w:pStyle w:val="TXT1"/>
      </w:pPr>
    </w:p>
    <w:p w14:paraId="3BE7585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3533D233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8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2013BFE7" w14:textId="77777777" w:rsidR="00E16D3B" w:rsidRPr="00E16D3B" w:rsidRDefault="00E16D3B" w:rsidP="00E16D3B">
      <w:pPr>
        <w:pStyle w:val="TXT1"/>
      </w:pPr>
    </w:p>
    <w:p w14:paraId="30B5BE6F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47578709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8.6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03E42E87" w14:textId="77777777" w:rsidR="00E16D3B" w:rsidRPr="00E16D3B" w:rsidRDefault="00E16D3B" w:rsidP="00E16D3B">
      <w:pPr>
        <w:pStyle w:val="TXT1"/>
      </w:pPr>
    </w:p>
    <w:p w14:paraId="63D9A4BE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2F91F39A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0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0D3B27FA" w14:textId="77777777" w:rsidR="00E16D3B" w:rsidRPr="00E16D3B" w:rsidRDefault="00E16D3B" w:rsidP="00E16D3B">
      <w:pPr>
        <w:pStyle w:val="TXT1"/>
      </w:pPr>
    </w:p>
    <w:p w14:paraId="31794ACF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1537A86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3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1343B8DB" w14:textId="77777777" w:rsidR="00E16D3B" w:rsidRPr="00E16D3B" w:rsidRDefault="00E16D3B" w:rsidP="00E16D3B">
      <w:pPr>
        <w:pStyle w:val="TXT1"/>
      </w:pPr>
    </w:p>
    <w:p w14:paraId="281769B3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253EBE16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1.9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730F2576" w14:textId="77777777" w:rsidR="00E16D3B" w:rsidRPr="00E16D3B" w:rsidRDefault="00E16D3B" w:rsidP="00E16D3B">
      <w:pPr>
        <w:pStyle w:val="TXT1"/>
      </w:pPr>
    </w:p>
    <w:p w14:paraId="271D070C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1FA40F7C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3.7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73F2BD65" w14:textId="77777777" w:rsidR="00E16D3B" w:rsidRPr="00E16D3B" w:rsidRDefault="00E16D3B" w:rsidP="00E16D3B">
      <w:pPr>
        <w:pStyle w:val="TXT1"/>
      </w:pPr>
    </w:p>
    <w:p w14:paraId="4258B21E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5FB60E6D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5.9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66544A28" w14:textId="77777777" w:rsidR="00E16D3B" w:rsidRPr="00E16D3B" w:rsidRDefault="00E16D3B" w:rsidP="00E16D3B">
      <w:pPr>
        <w:pStyle w:val="TXT1"/>
      </w:pPr>
    </w:p>
    <w:p w14:paraId="4AADC336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0726D0ED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5.0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7729D38F" w14:textId="77777777" w:rsidR="00E16D3B" w:rsidRPr="00E16D3B" w:rsidRDefault="00E16D3B" w:rsidP="00E16D3B">
      <w:pPr>
        <w:pStyle w:val="TXT1"/>
      </w:pPr>
    </w:p>
    <w:p w14:paraId="1AA60F62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6FA8F4F2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6.3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3FC9D9A8" w14:textId="77777777" w:rsidR="00E16D3B" w:rsidRPr="00E16D3B" w:rsidRDefault="00E16D3B" w:rsidP="00E16D3B">
      <w:pPr>
        <w:pStyle w:val="TXT1"/>
      </w:pPr>
    </w:p>
    <w:p w14:paraId="3DAFD1AE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1D0BDD46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0.1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6B3490D5" w14:textId="77777777" w:rsidR="00E16D3B" w:rsidRPr="00E16D3B" w:rsidRDefault="00E16D3B" w:rsidP="00E16D3B">
      <w:pPr>
        <w:pStyle w:val="TXT1"/>
      </w:pPr>
    </w:p>
    <w:p w14:paraId="5AA52361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0C4B1E9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.2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38E0BB2E" w14:textId="77777777" w:rsidR="00E16D3B" w:rsidRPr="00E16D3B" w:rsidRDefault="00E16D3B" w:rsidP="00E16D3B">
      <w:pPr>
        <w:pStyle w:val="TXT1"/>
      </w:pPr>
    </w:p>
    <w:p w14:paraId="20799C05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74632A27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1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1B551F2B" w14:textId="77777777" w:rsidR="00E16D3B" w:rsidRPr="00E16D3B" w:rsidRDefault="00E16D3B" w:rsidP="00E16D3B">
      <w:pPr>
        <w:pStyle w:val="TXT1"/>
      </w:pPr>
    </w:p>
    <w:p w14:paraId="2B9977FC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399CBD56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7.0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4D186E53" w14:textId="77777777" w:rsidR="00E16D3B" w:rsidRPr="00E16D3B" w:rsidRDefault="00E16D3B" w:rsidP="00E16D3B">
      <w:pPr>
        <w:pStyle w:val="TXT1"/>
      </w:pPr>
    </w:p>
    <w:p w14:paraId="3D4D3713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5646B456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7.34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71811850" w14:textId="77777777" w:rsidR="00E16D3B" w:rsidRPr="00E16D3B" w:rsidRDefault="00E16D3B" w:rsidP="00E16D3B">
      <w:pPr>
        <w:pStyle w:val="TXT1"/>
      </w:pPr>
    </w:p>
    <w:p w14:paraId="008EA37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7B20A23A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0.4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2DFC8129" w14:textId="77777777" w:rsidR="00E16D3B" w:rsidRPr="00E16D3B" w:rsidRDefault="00E16D3B" w:rsidP="00E16D3B">
      <w:pPr>
        <w:pStyle w:val="TXT1"/>
      </w:pPr>
    </w:p>
    <w:p w14:paraId="4AF3CB19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05C369A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.0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34BA0BC2" w14:textId="77777777" w:rsidR="00E16D3B" w:rsidRPr="00E16D3B" w:rsidRDefault="00E16D3B" w:rsidP="00E16D3B">
      <w:pPr>
        <w:pStyle w:val="TXT1"/>
      </w:pPr>
    </w:p>
    <w:p w14:paraId="6061D942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24D8934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5.4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23966CD3" w14:textId="77777777" w:rsidR="00E16D3B" w:rsidRPr="00E16D3B" w:rsidRDefault="00E16D3B" w:rsidP="00E16D3B">
      <w:pPr>
        <w:pStyle w:val="TXT1"/>
      </w:pPr>
    </w:p>
    <w:p w14:paraId="5CD99B5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232842E7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5A9B4E8A" w14:textId="77777777" w:rsidR="00E16D3B" w:rsidRPr="00E16D3B" w:rsidRDefault="00E16D3B" w:rsidP="00E16D3B">
      <w:pPr>
        <w:pStyle w:val="TXT1"/>
      </w:pPr>
    </w:p>
    <w:p w14:paraId="1320EDEF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7154AF9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9.7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58E0C516" w14:textId="77777777" w:rsidR="00E16D3B" w:rsidRPr="00E16D3B" w:rsidRDefault="00E16D3B" w:rsidP="00E16D3B">
      <w:pPr>
        <w:pStyle w:val="TXT1"/>
      </w:pPr>
    </w:p>
    <w:p w14:paraId="41F5D4CD" w14:textId="77777777" w:rsidR="00E16D3B" w:rsidRPr="00E16D3B" w:rsidRDefault="00E16D3B" w:rsidP="00E16D3B">
      <w:pPr>
        <w:pStyle w:val="TXT1"/>
      </w:pPr>
      <w:proofErr w:type="gramStart"/>
      <w:r w:rsidRPr="00E16D3B">
        <w:lastRenderedPageBreak/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0EF1A753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9.4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67ACCF60" w14:textId="77777777" w:rsidR="00E16D3B" w:rsidRPr="00E16D3B" w:rsidRDefault="00E16D3B" w:rsidP="00E16D3B">
      <w:pPr>
        <w:pStyle w:val="TXT1"/>
      </w:pPr>
    </w:p>
    <w:p w14:paraId="6B9C86DD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6EEEC930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3.0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59A92ED9" w14:textId="77777777" w:rsidR="00E16D3B" w:rsidRPr="00E16D3B" w:rsidRDefault="00E16D3B" w:rsidP="00E16D3B">
      <w:pPr>
        <w:pStyle w:val="TXT1"/>
      </w:pPr>
    </w:p>
    <w:p w14:paraId="4A7710C6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54CB62E1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4.4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199D419C" w14:textId="77777777" w:rsidR="00E16D3B" w:rsidRPr="00E16D3B" w:rsidRDefault="00E16D3B" w:rsidP="00E16D3B">
      <w:pPr>
        <w:pStyle w:val="TXT1"/>
      </w:pPr>
    </w:p>
    <w:p w14:paraId="40EAB86A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07B1A3F0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8.7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44EAD11B" w14:textId="77777777" w:rsidR="00E16D3B" w:rsidRPr="00E16D3B" w:rsidRDefault="00E16D3B" w:rsidP="00E16D3B">
      <w:pPr>
        <w:pStyle w:val="TXT1"/>
      </w:pPr>
    </w:p>
    <w:p w14:paraId="7F64C502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57E6D383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7.7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4D4D371C" w14:textId="77777777" w:rsidR="00E16D3B" w:rsidRPr="00E16D3B" w:rsidRDefault="00E16D3B" w:rsidP="00E16D3B">
      <w:pPr>
        <w:pStyle w:val="TXT1"/>
      </w:pPr>
    </w:p>
    <w:p w14:paraId="264803F1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33CBF511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1.74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32854FB7" w14:textId="77777777" w:rsidR="00E16D3B" w:rsidRPr="00E16D3B" w:rsidRDefault="00E16D3B" w:rsidP="00E16D3B">
      <w:pPr>
        <w:pStyle w:val="TXT1"/>
      </w:pPr>
    </w:p>
    <w:p w14:paraId="3F4FDE58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7611BF0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5.2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21D9EF9F" w14:textId="77777777" w:rsidR="00E16D3B" w:rsidRPr="00E16D3B" w:rsidRDefault="00E16D3B" w:rsidP="00E16D3B">
      <w:pPr>
        <w:pStyle w:val="TXT1"/>
      </w:pPr>
    </w:p>
    <w:p w14:paraId="40CA6148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2F02DBAD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3.3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1BB2517E" w14:textId="77777777" w:rsidR="00E16D3B" w:rsidRPr="00E16D3B" w:rsidRDefault="00E16D3B" w:rsidP="00E16D3B">
      <w:pPr>
        <w:pStyle w:val="TXT1"/>
      </w:pPr>
    </w:p>
    <w:p w14:paraId="22ED19D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7D059A2E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2.7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5AF8DCAE" w14:textId="77777777" w:rsidR="00E16D3B" w:rsidRPr="00E16D3B" w:rsidRDefault="00E16D3B" w:rsidP="00E16D3B">
      <w:pPr>
        <w:pStyle w:val="TXT1"/>
      </w:pPr>
    </w:p>
    <w:p w14:paraId="1836F6B9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0FA3E62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77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1DC25DC9" w14:textId="77777777" w:rsidR="00E16D3B" w:rsidRPr="00E16D3B" w:rsidRDefault="00E16D3B" w:rsidP="00E16D3B">
      <w:pPr>
        <w:pStyle w:val="TXT1"/>
      </w:pPr>
    </w:p>
    <w:p w14:paraId="4494B126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175CE370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9.2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618DF0FD" w14:textId="77777777" w:rsidR="00E16D3B" w:rsidRPr="00E16D3B" w:rsidRDefault="00E16D3B" w:rsidP="00E16D3B">
      <w:pPr>
        <w:pStyle w:val="TXT1"/>
      </w:pPr>
    </w:p>
    <w:p w14:paraId="1D6307AF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7B2A7C05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1.7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27E4B58B" w14:textId="77777777" w:rsidR="00E16D3B" w:rsidRPr="00E16D3B" w:rsidRDefault="00E16D3B" w:rsidP="00E16D3B">
      <w:pPr>
        <w:pStyle w:val="TXT1"/>
      </w:pPr>
    </w:p>
    <w:p w14:paraId="0C15545D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29523679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9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52008CC2" w14:textId="77777777" w:rsidR="00E16D3B" w:rsidRPr="00E16D3B" w:rsidRDefault="00E16D3B" w:rsidP="00E16D3B">
      <w:pPr>
        <w:pStyle w:val="TXT1"/>
      </w:pPr>
    </w:p>
    <w:p w14:paraId="7A24CF48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7130F111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.9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7D9D1960" w14:textId="77777777" w:rsidR="00E16D3B" w:rsidRPr="00E16D3B" w:rsidRDefault="00E16D3B" w:rsidP="00E16D3B">
      <w:pPr>
        <w:pStyle w:val="TXT1"/>
      </w:pPr>
    </w:p>
    <w:p w14:paraId="0EE36FFD" w14:textId="77777777" w:rsidR="00E16D3B" w:rsidRPr="00E16D3B" w:rsidRDefault="00E16D3B" w:rsidP="00E16D3B">
      <w:pPr>
        <w:pStyle w:val="TXT1"/>
      </w:pPr>
      <w:proofErr w:type="gramStart"/>
      <w:r w:rsidRPr="00E16D3B">
        <w:lastRenderedPageBreak/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464BF6FB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27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6B4ECC41" w14:textId="77777777" w:rsidR="00E16D3B" w:rsidRPr="00E16D3B" w:rsidRDefault="00E16D3B" w:rsidP="00E16D3B">
      <w:pPr>
        <w:pStyle w:val="TXT1"/>
      </w:pPr>
    </w:p>
    <w:p w14:paraId="48FEC7FC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714AD773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8.4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5F384CDD" w14:textId="77777777" w:rsidR="00E16D3B" w:rsidRPr="00E16D3B" w:rsidRDefault="00E16D3B" w:rsidP="00E16D3B">
      <w:pPr>
        <w:pStyle w:val="TXT1"/>
      </w:pPr>
    </w:p>
    <w:p w14:paraId="0DE99E51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566B4FB5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4.1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6DDDBB20" w14:textId="77777777" w:rsidR="00E16D3B" w:rsidRPr="00E16D3B" w:rsidRDefault="00E16D3B" w:rsidP="00E16D3B">
      <w:pPr>
        <w:pStyle w:val="TXT1"/>
      </w:pPr>
    </w:p>
    <w:p w14:paraId="6E60BBCD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10118702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7.9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0B7521FC" w14:textId="77777777" w:rsidR="00E16D3B" w:rsidRPr="00E16D3B" w:rsidRDefault="00E16D3B" w:rsidP="00E16D3B">
      <w:pPr>
        <w:pStyle w:val="TXT1"/>
      </w:pPr>
    </w:p>
    <w:p w14:paraId="27A5744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11697B77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4.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16B25142" w14:textId="77777777" w:rsidR="00E16D3B" w:rsidRPr="00E16D3B" w:rsidRDefault="00E16D3B" w:rsidP="00E16D3B">
      <w:pPr>
        <w:pStyle w:val="TXT1"/>
      </w:pPr>
    </w:p>
    <w:p w14:paraId="51E42053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37B8F7B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6.4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E038F47" w14:textId="77777777" w:rsidR="00E16D3B" w:rsidRPr="00E16D3B" w:rsidRDefault="00E16D3B" w:rsidP="00E16D3B">
      <w:pPr>
        <w:pStyle w:val="TXT1"/>
      </w:pPr>
    </w:p>
    <w:p w14:paraId="799C7D4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037F92AC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2.0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502A7DAA" w14:textId="77777777" w:rsidR="00E16D3B" w:rsidRPr="00E16D3B" w:rsidRDefault="00E16D3B" w:rsidP="00E16D3B">
      <w:pPr>
        <w:pStyle w:val="TXT1"/>
      </w:pPr>
    </w:p>
    <w:p w14:paraId="0923D0E8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3E120835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.67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54D1AE5F" w14:textId="77777777" w:rsidR="00E16D3B" w:rsidRPr="00E16D3B" w:rsidRDefault="00E16D3B" w:rsidP="00E16D3B">
      <w:pPr>
        <w:pStyle w:val="TXT1"/>
      </w:pPr>
    </w:p>
    <w:p w14:paraId="0B1B598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3346D39B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7.68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3F30BE4C" w14:textId="77777777" w:rsidR="00E16D3B" w:rsidRPr="00E16D3B" w:rsidRDefault="00E16D3B" w:rsidP="00E16D3B">
      <w:pPr>
        <w:pStyle w:val="TXT1"/>
      </w:pPr>
    </w:p>
    <w:p w14:paraId="4C012D0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6429EB1E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5.14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372DBBDC" w14:textId="77777777" w:rsidR="00E16D3B" w:rsidRPr="00E16D3B" w:rsidRDefault="00E16D3B" w:rsidP="00E16D3B">
      <w:pPr>
        <w:pStyle w:val="TXT1"/>
      </w:pPr>
    </w:p>
    <w:p w14:paraId="708CB837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61841941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8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23C9B572" w14:textId="77777777" w:rsidR="00E16D3B" w:rsidRPr="00E16D3B" w:rsidRDefault="00E16D3B" w:rsidP="00E16D3B">
      <w:pPr>
        <w:pStyle w:val="TXT1"/>
      </w:pPr>
    </w:p>
    <w:p w14:paraId="0C42A04C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730C3AD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4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3739D233" w14:textId="77777777" w:rsidR="00E16D3B" w:rsidRPr="00E16D3B" w:rsidRDefault="00E16D3B" w:rsidP="00E16D3B">
      <w:pPr>
        <w:pStyle w:val="TXT1"/>
      </w:pPr>
    </w:p>
    <w:p w14:paraId="4041B9AE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347D292B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0.98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0A1321C" w14:textId="77777777" w:rsidR="00E16D3B" w:rsidRPr="00E16D3B" w:rsidRDefault="00E16D3B" w:rsidP="00E16D3B">
      <w:pPr>
        <w:pStyle w:val="TXT1"/>
      </w:pPr>
    </w:p>
    <w:p w14:paraId="030C2DB3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2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lastRenderedPageBreak/>
        <w:t>Wall time: 32min 44s</w:t>
      </w:r>
    </w:p>
    <w:p w14:paraId="77017F6F" w14:textId="47C84F8A" w:rsidR="00E16D3B" w:rsidRPr="002127C2" w:rsidRDefault="002127C2" w:rsidP="002127C2">
      <w:pPr>
        <w:pStyle w:val="2"/>
      </w:pPr>
      <w:bookmarkStart w:id="44" w:name="_Toc172654993"/>
      <w:r w:rsidRPr="002127C2">
        <w:t xml:space="preserve">С </w:t>
      </w:r>
      <w:proofErr w:type="spellStart"/>
      <w:r w:rsidRPr="002127C2">
        <w:t>шагом</w:t>
      </w:r>
      <w:proofErr w:type="spellEnd"/>
      <w:r w:rsidRPr="002127C2">
        <w:t xml:space="preserve"> в </w:t>
      </w:r>
      <w:proofErr w:type="spellStart"/>
      <w:r w:rsidRPr="002127C2">
        <w:t>квартал</w:t>
      </w:r>
      <w:bookmarkEnd w:id="44"/>
      <w:proofErr w:type="spellEnd"/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2127C2" w:rsidRDefault="002127C2" w:rsidP="002127C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%%time</w:t>
      </w:r>
    </w:p>
    <w:p w14:paraId="5F2A41B4" w14:textId="77777777" w:rsidR="002127C2" w:rsidRPr="002127C2" w:rsidRDefault="002127C2" w:rsidP="002127C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2127C2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Будем </w:t>
      </w:r>
      <w:proofErr w:type="spellStart"/>
      <w:r w:rsidRPr="002127C2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кросс-валидировать</w:t>
      </w:r>
      <w:proofErr w:type="spellEnd"/>
      <w:r w:rsidRPr="002127C2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10 раз по кварталу</w:t>
      </w:r>
    </w:p>
    <w:p w14:paraId="73277C5D" w14:textId="77777777" w:rsidR="002127C2" w:rsidRPr="002127C2" w:rsidRDefault="002127C2" w:rsidP="002127C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v_info</w:t>
      </w:r>
      <w:proofErr w:type="spellEnd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ross_validation_time_</w:t>
      </w:r>
      <w:proofErr w:type="gramStart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eries</w:t>
      </w:r>
      <w:proofErr w:type="spellEnd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f_model</w:t>
      </w:r>
      <w:proofErr w:type="spellEnd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data_loaded</w:t>
      </w:r>
      <w:proofErr w:type="spellEnd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2127C2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022</w:t>
      </w:r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2127C2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2127C2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Quarter'</w:t>
      </w:r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urrency_list</w:t>
      </w:r>
      <w:proofErr w:type="spellEnd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v_info</w:t>
      </w:r>
      <w:proofErr w:type="spellEnd"/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3752244" w14:textId="579EA27E" w:rsidR="002127C2" w:rsidRPr="002127C2" w:rsidRDefault="002127C2" w:rsidP="002127C2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A2E507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0DD12A3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5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2C4C482F" w14:textId="77777777" w:rsidR="002127C2" w:rsidRPr="002127C2" w:rsidRDefault="002127C2" w:rsidP="002127C2">
      <w:pPr>
        <w:pStyle w:val="TXT1"/>
      </w:pPr>
    </w:p>
    <w:p w14:paraId="0579F74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330F840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2.2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7549E832" w14:textId="77777777" w:rsidR="002127C2" w:rsidRPr="002127C2" w:rsidRDefault="002127C2" w:rsidP="002127C2">
      <w:pPr>
        <w:pStyle w:val="TXT1"/>
      </w:pPr>
    </w:p>
    <w:p w14:paraId="2F5DC19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3AD7DE2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5.3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0673198D" w14:textId="77777777" w:rsidR="002127C2" w:rsidRPr="002127C2" w:rsidRDefault="002127C2" w:rsidP="002127C2">
      <w:pPr>
        <w:pStyle w:val="TXT1"/>
      </w:pPr>
    </w:p>
    <w:p w14:paraId="08A7E85A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2C898C07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75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33CDBF63" w14:textId="77777777" w:rsidR="002127C2" w:rsidRPr="002127C2" w:rsidRDefault="002127C2" w:rsidP="002127C2">
      <w:pPr>
        <w:pStyle w:val="TXT1"/>
      </w:pPr>
    </w:p>
    <w:p w14:paraId="77340072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2101FA32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3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63E80F7A" w14:textId="77777777" w:rsidR="002127C2" w:rsidRPr="002127C2" w:rsidRDefault="002127C2" w:rsidP="002127C2">
      <w:pPr>
        <w:pStyle w:val="TXT1"/>
      </w:pPr>
    </w:p>
    <w:p w14:paraId="58A6A7D1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0C80D75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1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45D2EDD7" w14:textId="77777777" w:rsidR="002127C2" w:rsidRPr="002127C2" w:rsidRDefault="002127C2" w:rsidP="002127C2">
      <w:pPr>
        <w:pStyle w:val="TXT1"/>
      </w:pPr>
    </w:p>
    <w:p w14:paraId="47FB2FE4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0A690F0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9.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7B733BA9" w14:textId="77777777" w:rsidR="002127C2" w:rsidRPr="002127C2" w:rsidRDefault="002127C2" w:rsidP="002127C2">
      <w:pPr>
        <w:pStyle w:val="TXT1"/>
      </w:pPr>
    </w:p>
    <w:p w14:paraId="0EC4CFB6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2F6142C6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6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414B6E9C" w14:textId="77777777" w:rsidR="002127C2" w:rsidRPr="002127C2" w:rsidRDefault="002127C2" w:rsidP="002127C2">
      <w:pPr>
        <w:pStyle w:val="TXT1"/>
      </w:pPr>
    </w:p>
    <w:p w14:paraId="05DF37DC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5F6E9696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3093E404" w14:textId="77777777" w:rsidR="002127C2" w:rsidRPr="002127C2" w:rsidRDefault="002127C2" w:rsidP="002127C2">
      <w:pPr>
        <w:pStyle w:val="TXT1"/>
      </w:pPr>
    </w:p>
    <w:p w14:paraId="349F3A08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5B8210CF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5.0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27CBAF1D" w14:textId="77777777" w:rsidR="002127C2" w:rsidRPr="002127C2" w:rsidRDefault="002127C2" w:rsidP="002127C2">
      <w:pPr>
        <w:pStyle w:val="TXT1"/>
      </w:pPr>
    </w:p>
    <w:p w14:paraId="4C09C42D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2DB7C79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7.9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7E71C6FF" w14:textId="77777777" w:rsidR="002127C2" w:rsidRPr="002127C2" w:rsidRDefault="002127C2" w:rsidP="002127C2">
      <w:pPr>
        <w:pStyle w:val="TXT1"/>
      </w:pPr>
    </w:p>
    <w:p w14:paraId="6DEC133A" w14:textId="77777777" w:rsidR="002127C2" w:rsidRPr="002127C2" w:rsidRDefault="002127C2" w:rsidP="002127C2">
      <w:pPr>
        <w:pStyle w:val="TXT1"/>
      </w:pPr>
      <w:proofErr w:type="gramStart"/>
      <w:r w:rsidRPr="002127C2">
        <w:lastRenderedPageBreak/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14AA9C2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9.0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70360073" w14:textId="77777777" w:rsidR="002127C2" w:rsidRPr="002127C2" w:rsidRDefault="002127C2" w:rsidP="002127C2">
      <w:pPr>
        <w:pStyle w:val="TXT1"/>
      </w:pPr>
    </w:p>
    <w:p w14:paraId="62BC2C0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67F1998D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0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3A9C98FB" w14:textId="77777777" w:rsidR="002127C2" w:rsidRPr="002127C2" w:rsidRDefault="002127C2" w:rsidP="002127C2">
      <w:pPr>
        <w:pStyle w:val="TXT1"/>
      </w:pPr>
    </w:p>
    <w:p w14:paraId="24A59819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7FC8B26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4.8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5171D40B" w14:textId="77777777" w:rsidR="002127C2" w:rsidRPr="002127C2" w:rsidRDefault="002127C2" w:rsidP="002127C2">
      <w:pPr>
        <w:pStyle w:val="TXT1"/>
      </w:pPr>
    </w:p>
    <w:p w14:paraId="16E078C0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3C850D8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87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5765D614" w14:textId="77777777" w:rsidR="002127C2" w:rsidRPr="002127C2" w:rsidRDefault="002127C2" w:rsidP="002127C2">
      <w:pPr>
        <w:pStyle w:val="TXT1"/>
      </w:pPr>
    </w:p>
    <w:p w14:paraId="78D2A0C4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436E87C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8.3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025C7C0C" w14:textId="77777777" w:rsidR="002127C2" w:rsidRPr="002127C2" w:rsidRDefault="002127C2" w:rsidP="002127C2">
      <w:pPr>
        <w:pStyle w:val="TXT1"/>
      </w:pPr>
    </w:p>
    <w:p w14:paraId="310F9128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3D40793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5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6D77CB23" w14:textId="77777777" w:rsidR="002127C2" w:rsidRPr="002127C2" w:rsidRDefault="002127C2" w:rsidP="002127C2">
      <w:pPr>
        <w:pStyle w:val="TXT1"/>
      </w:pPr>
    </w:p>
    <w:p w14:paraId="27B8DD7A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7A154A30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3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1DCC0E79" w14:textId="77777777" w:rsidR="002127C2" w:rsidRPr="002127C2" w:rsidRDefault="002127C2" w:rsidP="002127C2">
      <w:pPr>
        <w:pStyle w:val="TXT1"/>
      </w:pPr>
    </w:p>
    <w:p w14:paraId="3853F55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07F741E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0.8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33A8F398" w14:textId="77777777" w:rsidR="002127C2" w:rsidRPr="002127C2" w:rsidRDefault="002127C2" w:rsidP="002127C2">
      <w:pPr>
        <w:pStyle w:val="TXT1"/>
      </w:pPr>
    </w:p>
    <w:p w14:paraId="7395E788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58E03A06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27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2D1EEE7E" w14:textId="77777777" w:rsidR="002127C2" w:rsidRPr="002127C2" w:rsidRDefault="002127C2" w:rsidP="002127C2">
      <w:pPr>
        <w:pStyle w:val="TXT1"/>
      </w:pPr>
    </w:p>
    <w:p w14:paraId="16B02A59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7F555240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4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07414AC1" w14:textId="77777777" w:rsidR="002127C2" w:rsidRPr="002127C2" w:rsidRDefault="002127C2" w:rsidP="002127C2">
      <w:pPr>
        <w:pStyle w:val="TXT1"/>
      </w:pPr>
    </w:p>
    <w:p w14:paraId="6EDD77FF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41516015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5.3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69DFD593" w14:textId="77777777" w:rsidR="002127C2" w:rsidRPr="002127C2" w:rsidRDefault="002127C2" w:rsidP="002127C2">
      <w:pPr>
        <w:pStyle w:val="TXT1"/>
      </w:pPr>
    </w:p>
    <w:p w14:paraId="4B116156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74D00086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11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6AB0FE2D" w14:textId="77777777" w:rsidR="002127C2" w:rsidRPr="002127C2" w:rsidRDefault="002127C2" w:rsidP="002127C2">
      <w:pPr>
        <w:pStyle w:val="TXT1"/>
      </w:pPr>
    </w:p>
    <w:p w14:paraId="2313FAF6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508F777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0.7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2AE64694" w14:textId="77777777" w:rsidR="002127C2" w:rsidRPr="002127C2" w:rsidRDefault="002127C2" w:rsidP="002127C2">
      <w:pPr>
        <w:pStyle w:val="TXT1"/>
      </w:pPr>
    </w:p>
    <w:p w14:paraId="5F2E6066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11351195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65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3BF04384" w14:textId="77777777" w:rsidR="002127C2" w:rsidRPr="002127C2" w:rsidRDefault="002127C2" w:rsidP="002127C2">
      <w:pPr>
        <w:pStyle w:val="TXT1"/>
      </w:pPr>
    </w:p>
    <w:p w14:paraId="0B5AF640" w14:textId="77777777" w:rsidR="002127C2" w:rsidRPr="002127C2" w:rsidRDefault="002127C2" w:rsidP="002127C2">
      <w:pPr>
        <w:pStyle w:val="TXT1"/>
      </w:pPr>
      <w:proofErr w:type="gramStart"/>
      <w:r w:rsidRPr="002127C2">
        <w:lastRenderedPageBreak/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3BA599D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95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5B0AB2FA" w14:textId="77777777" w:rsidR="002127C2" w:rsidRPr="002127C2" w:rsidRDefault="002127C2" w:rsidP="002127C2">
      <w:pPr>
        <w:pStyle w:val="TXT1"/>
      </w:pPr>
    </w:p>
    <w:p w14:paraId="448108AC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25367EE2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9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36AE7A1F" w14:textId="77777777" w:rsidR="002127C2" w:rsidRPr="002127C2" w:rsidRDefault="002127C2" w:rsidP="002127C2">
      <w:pPr>
        <w:pStyle w:val="TXT1"/>
      </w:pPr>
    </w:p>
    <w:p w14:paraId="5E8FBED1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4B9843A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8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2B68FEF8" w14:textId="77777777" w:rsidR="002127C2" w:rsidRPr="002127C2" w:rsidRDefault="002127C2" w:rsidP="002127C2">
      <w:pPr>
        <w:pStyle w:val="TXT1"/>
      </w:pPr>
    </w:p>
    <w:p w14:paraId="760A2FA1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7FD234E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0.3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3E43DCFB" w14:textId="77777777" w:rsidR="002127C2" w:rsidRPr="002127C2" w:rsidRDefault="002127C2" w:rsidP="002127C2">
      <w:pPr>
        <w:pStyle w:val="TXT1"/>
      </w:pPr>
    </w:p>
    <w:p w14:paraId="4C814E0B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179BD31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27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4FFCE933" w14:textId="77777777" w:rsidR="002127C2" w:rsidRPr="002127C2" w:rsidRDefault="002127C2" w:rsidP="002127C2">
      <w:pPr>
        <w:pStyle w:val="TXT1"/>
      </w:pPr>
    </w:p>
    <w:p w14:paraId="348B21F2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58A20147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5.0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5A17DBC1" w14:textId="77777777" w:rsidR="002127C2" w:rsidRPr="002127C2" w:rsidRDefault="002127C2" w:rsidP="002127C2">
      <w:pPr>
        <w:pStyle w:val="TXT1"/>
      </w:pPr>
    </w:p>
    <w:p w14:paraId="6056689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6DF7046D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3.1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3871C3CE" w14:textId="77777777" w:rsidR="002127C2" w:rsidRPr="002127C2" w:rsidRDefault="002127C2" w:rsidP="002127C2">
      <w:pPr>
        <w:pStyle w:val="TXT1"/>
      </w:pPr>
    </w:p>
    <w:p w14:paraId="7F719990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441D207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9.2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2C72AE6D" w14:textId="77777777" w:rsidR="002127C2" w:rsidRPr="002127C2" w:rsidRDefault="002127C2" w:rsidP="002127C2">
      <w:pPr>
        <w:pStyle w:val="TXT1"/>
      </w:pPr>
    </w:p>
    <w:p w14:paraId="469A4C7C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2875166D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5.41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2EEA2439" w14:textId="77777777" w:rsidR="002127C2" w:rsidRPr="002127C2" w:rsidRDefault="002127C2" w:rsidP="002127C2">
      <w:pPr>
        <w:pStyle w:val="TXT1"/>
      </w:pPr>
    </w:p>
    <w:p w14:paraId="677C6344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29F9094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7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51E515D9" w14:textId="77777777" w:rsidR="002127C2" w:rsidRPr="002127C2" w:rsidRDefault="002127C2" w:rsidP="002127C2">
      <w:pPr>
        <w:pStyle w:val="TXT1"/>
      </w:pPr>
    </w:p>
    <w:p w14:paraId="5C83FCBF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4E84203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4.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3DD4252F" w14:textId="77777777" w:rsidR="002127C2" w:rsidRPr="002127C2" w:rsidRDefault="002127C2" w:rsidP="002127C2">
      <w:pPr>
        <w:pStyle w:val="TXT1"/>
      </w:pPr>
    </w:p>
    <w:p w14:paraId="0EA3620E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2CF56EBB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4.0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5EA5C5E3" w14:textId="77777777" w:rsidR="002127C2" w:rsidRPr="002127C2" w:rsidRDefault="002127C2" w:rsidP="002127C2">
      <w:pPr>
        <w:pStyle w:val="TXT1"/>
      </w:pPr>
    </w:p>
    <w:p w14:paraId="18A57A0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1F46E284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55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7D6CAD7A" w14:textId="77777777" w:rsidR="002127C2" w:rsidRPr="002127C2" w:rsidRDefault="002127C2" w:rsidP="002127C2">
      <w:pPr>
        <w:pStyle w:val="TXT1"/>
      </w:pPr>
    </w:p>
    <w:p w14:paraId="4D48251E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63C4DD38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0.95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126787B6" w14:textId="77777777" w:rsidR="002127C2" w:rsidRPr="002127C2" w:rsidRDefault="002127C2" w:rsidP="002127C2">
      <w:pPr>
        <w:pStyle w:val="TXT1"/>
      </w:pPr>
    </w:p>
    <w:p w14:paraId="28CE06D8" w14:textId="77777777" w:rsidR="002127C2" w:rsidRPr="002127C2" w:rsidRDefault="002127C2" w:rsidP="002127C2">
      <w:pPr>
        <w:pStyle w:val="TXT1"/>
      </w:pPr>
      <w:proofErr w:type="gramStart"/>
      <w:r w:rsidRPr="002127C2">
        <w:lastRenderedPageBreak/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02E94904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2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4AA2C8F0" w14:textId="77777777" w:rsidR="002127C2" w:rsidRPr="002127C2" w:rsidRDefault="002127C2" w:rsidP="002127C2">
      <w:pPr>
        <w:pStyle w:val="TXT1"/>
      </w:pPr>
    </w:p>
    <w:p w14:paraId="620378A7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3A388ADD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6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26342537" w14:textId="77777777" w:rsidR="002127C2" w:rsidRPr="002127C2" w:rsidRDefault="002127C2" w:rsidP="002127C2">
      <w:pPr>
        <w:pStyle w:val="TXT1"/>
      </w:pPr>
    </w:p>
    <w:p w14:paraId="39847C28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2A9BE7D2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7.3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3A191C3C" w14:textId="77777777" w:rsidR="002127C2" w:rsidRPr="002127C2" w:rsidRDefault="002127C2" w:rsidP="002127C2">
      <w:pPr>
        <w:pStyle w:val="TXT1"/>
      </w:pPr>
    </w:p>
    <w:p w14:paraId="705D056E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3BA652C9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8.9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76C2AC61" w14:textId="77777777" w:rsidR="002127C2" w:rsidRPr="002127C2" w:rsidRDefault="002127C2" w:rsidP="002127C2">
      <w:pPr>
        <w:pStyle w:val="TXT1"/>
      </w:pPr>
    </w:p>
    <w:p w14:paraId="255BEA6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523BE08F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2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5E22ACCF" w14:textId="77777777" w:rsidR="002127C2" w:rsidRPr="002127C2" w:rsidRDefault="002127C2" w:rsidP="002127C2">
      <w:pPr>
        <w:pStyle w:val="TXT1"/>
      </w:pPr>
    </w:p>
    <w:p w14:paraId="734C596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530E2326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3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60675021" w14:textId="77777777" w:rsidR="002127C2" w:rsidRPr="002127C2" w:rsidRDefault="002127C2" w:rsidP="002127C2">
      <w:pPr>
        <w:pStyle w:val="TXT1"/>
      </w:pPr>
    </w:p>
    <w:p w14:paraId="7679EE5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3EB925BF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4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5FE9D565" w14:textId="77777777" w:rsidR="002127C2" w:rsidRPr="002127C2" w:rsidRDefault="002127C2" w:rsidP="002127C2">
      <w:pPr>
        <w:pStyle w:val="TXT1"/>
      </w:pPr>
    </w:p>
    <w:p w14:paraId="28AC68B2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793948C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0.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25AB065E" w14:textId="77777777" w:rsidR="002127C2" w:rsidRPr="002127C2" w:rsidRDefault="002127C2" w:rsidP="002127C2">
      <w:pPr>
        <w:pStyle w:val="TXT1"/>
      </w:pPr>
    </w:p>
    <w:p w14:paraId="2D1FFD9F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3F517C7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11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342030C1" w14:textId="77777777" w:rsidR="002127C2" w:rsidRPr="002127C2" w:rsidRDefault="002127C2" w:rsidP="002127C2">
      <w:pPr>
        <w:pStyle w:val="TXT1"/>
      </w:pPr>
    </w:p>
    <w:p w14:paraId="51FB21F2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2A5225D8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0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2C829CA5" w14:textId="77777777" w:rsidR="002127C2" w:rsidRPr="002127C2" w:rsidRDefault="002127C2" w:rsidP="002127C2">
      <w:pPr>
        <w:pStyle w:val="TXT1"/>
      </w:pPr>
    </w:p>
    <w:p w14:paraId="29C0433B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4FDFE76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5.8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5BBC4FE0" w14:textId="77777777" w:rsidR="002127C2" w:rsidRPr="002127C2" w:rsidRDefault="002127C2" w:rsidP="002127C2">
      <w:pPr>
        <w:pStyle w:val="TXT1"/>
      </w:pPr>
    </w:p>
    <w:p w14:paraId="625123D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5DD88BF4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0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577DE6DB" w14:textId="77777777" w:rsidR="002127C2" w:rsidRPr="002127C2" w:rsidRDefault="002127C2" w:rsidP="002127C2">
      <w:pPr>
        <w:pStyle w:val="TXT1"/>
      </w:pPr>
    </w:p>
    <w:p w14:paraId="140E49E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03353347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5.8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2AFCEBE8" w14:textId="77777777" w:rsidR="002127C2" w:rsidRPr="002127C2" w:rsidRDefault="002127C2" w:rsidP="002127C2">
      <w:pPr>
        <w:pStyle w:val="TXT1"/>
      </w:pPr>
    </w:p>
    <w:p w14:paraId="43F2F734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5B026127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4.2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0555F827" w14:textId="77777777" w:rsidR="002127C2" w:rsidRPr="002127C2" w:rsidRDefault="002127C2" w:rsidP="002127C2">
      <w:pPr>
        <w:pStyle w:val="TXT1"/>
      </w:pPr>
    </w:p>
    <w:p w14:paraId="4E1DA19F" w14:textId="77777777" w:rsidR="002127C2" w:rsidRPr="002127C2" w:rsidRDefault="002127C2" w:rsidP="002127C2">
      <w:pPr>
        <w:pStyle w:val="TXT1"/>
      </w:pPr>
      <w:proofErr w:type="gramStart"/>
      <w:r w:rsidRPr="002127C2">
        <w:lastRenderedPageBreak/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61CE261A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0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3C98AF61" w14:textId="77777777" w:rsidR="002127C2" w:rsidRPr="002127C2" w:rsidRDefault="002127C2" w:rsidP="002127C2">
      <w:pPr>
        <w:pStyle w:val="TXT1"/>
      </w:pPr>
    </w:p>
    <w:p w14:paraId="488CE059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5F87947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81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6F569248" w14:textId="77777777" w:rsidR="002127C2" w:rsidRPr="002127C2" w:rsidRDefault="002127C2" w:rsidP="002127C2">
      <w:pPr>
        <w:pStyle w:val="TXT1"/>
      </w:pPr>
    </w:p>
    <w:p w14:paraId="6736CF30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3CB7482B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0.6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5E586A64" w14:textId="77777777" w:rsidR="002127C2" w:rsidRPr="002127C2" w:rsidRDefault="002127C2" w:rsidP="002127C2">
      <w:pPr>
        <w:pStyle w:val="TXT1"/>
      </w:pPr>
    </w:p>
    <w:p w14:paraId="00F67731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0A4745C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1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6B4BC45E" w14:textId="77777777" w:rsidR="002127C2" w:rsidRPr="002127C2" w:rsidRDefault="002127C2" w:rsidP="002127C2">
      <w:pPr>
        <w:pStyle w:val="TXT1"/>
      </w:pPr>
    </w:p>
    <w:p w14:paraId="54B94BE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63A11DC0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3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36FF4A3C" w14:textId="77777777" w:rsidR="002127C2" w:rsidRPr="002127C2" w:rsidRDefault="002127C2" w:rsidP="002127C2">
      <w:pPr>
        <w:pStyle w:val="TXT1"/>
      </w:pPr>
    </w:p>
    <w:p w14:paraId="7ACFA07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0A4B9F58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5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122CA9BF" w14:textId="77777777" w:rsidR="002127C2" w:rsidRPr="002127C2" w:rsidRDefault="002127C2" w:rsidP="002127C2">
      <w:pPr>
        <w:pStyle w:val="TXT1"/>
      </w:pPr>
    </w:p>
    <w:p w14:paraId="5678AF6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7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Default="002F7B08" w:rsidP="002F7B08">
      <w:pPr>
        <w:pStyle w:val="2"/>
      </w:pPr>
      <w:bookmarkStart w:id="45" w:name="_Toc172654994"/>
      <w:r w:rsidRPr="002F7B08">
        <w:t xml:space="preserve">С </w:t>
      </w:r>
      <w:proofErr w:type="spellStart"/>
      <w:r w:rsidRPr="002F7B08">
        <w:t>шагом</w:t>
      </w:r>
      <w:proofErr w:type="spellEnd"/>
      <w:r w:rsidRPr="002F7B08">
        <w:t xml:space="preserve"> в </w:t>
      </w:r>
      <w:proofErr w:type="spellStart"/>
      <w:r w:rsidRPr="002F7B08">
        <w:t>месяц</w:t>
      </w:r>
      <w:bookmarkEnd w:id="45"/>
      <w:proofErr w:type="spellEnd"/>
    </w:p>
    <w:p w14:paraId="3F130C5E" w14:textId="41F2B41F" w:rsidR="002F7B08" w:rsidRPr="002F7B08" w:rsidRDefault="002F7B08" w:rsidP="002F7B08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93528AE" w14:textId="77777777" w:rsidR="002F7B08" w:rsidRPr="002F7B08" w:rsidRDefault="002F7B08" w:rsidP="002F7B0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%%time</w:t>
      </w:r>
    </w:p>
    <w:p w14:paraId="576642EC" w14:textId="77777777" w:rsidR="002F7B08" w:rsidRPr="002F7B08" w:rsidRDefault="002F7B08" w:rsidP="002F7B0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2F7B0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Будем </w:t>
      </w:r>
      <w:proofErr w:type="spellStart"/>
      <w:r w:rsidRPr="002F7B0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кросс-валидировать</w:t>
      </w:r>
      <w:proofErr w:type="spellEnd"/>
      <w:r w:rsidRPr="002F7B0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10 раз по месяцу</w:t>
      </w:r>
    </w:p>
    <w:p w14:paraId="09223BEB" w14:textId="77777777" w:rsidR="002F7B08" w:rsidRPr="002F7B08" w:rsidRDefault="002F7B08" w:rsidP="002F7B0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v_info</w:t>
      </w:r>
      <w:proofErr w:type="spellEnd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ross_validation_time_</w:t>
      </w:r>
      <w:proofErr w:type="gramStart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eries</w:t>
      </w:r>
      <w:proofErr w:type="spellEnd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f_model</w:t>
      </w:r>
      <w:proofErr w:type="spellEnd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data_loaded</w:t>
      </w:r>
      <w:proofErr w:type="spellEnd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2F7B08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023</w:t>
      </w:r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2F7B08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2F7B0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onth'</w:t>
      </w:r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urrency_list</w:t>
      </w:r>
      <w:proofErr w:type="spellEnd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v_info</w:t>
      </w:r>
      <w:proofErr w:type="spellEnd"/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862FFB0" w14:textId="6E465123" w:rsidR="002F7B08" w:rsidRPr="002F7B08" w:rsidRDefault="002F7B08" w:rsidP="002F7B08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7E346C4A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3C2B5BC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3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666CB5BC" w14:textId="77777777" w:rsidR="002F7B08" w:rsidRPr="002F7B08" w:rsidRDefault="002F7B08" w:rsidP="002F7B08">
      <w:pPr>
        <w:pStyle w:val="TXT1"/>
      </w:pPr>
    </w:p>
    <w:p w14:paraId="7384E255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4BEBCC71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4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300EE4BE" w14:textId="77777777" w:rsidR="002F7B08" w:rsidRPr="002F7B08" w:rsidRDefault="002F7B08" w:rsidP="002F7B08">
      <w:pPr>
        <w:pStyle w:val="TXT1"/>
      </w:pPr>
    </w:p>
    <w:p w14:paraId="466A10C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6E11C41B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9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3A9D33A6" w14:textId="77777777" w:rsidR="002F7B08" w:rsidRPr="002F7B08" w:rsidRDefault="002F7B08" w:rsidP="002F7B08">
      <w:pPr>
        <w:pStyle w:val="TXT1"/>
      </w:pPr>
    </w:p>
    <w:p w14:paraId="3BD33A40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316E860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4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7817F5FB" w14:textId="77777777" w:rsidR="002F7B08" w:rsidRPr="002F7B08" w:rsidRDefault="002F7B08" w:rsidP="002F7B08">
      <w:pPr>
        <w:pStyle w:val="TXT1"/>
      </w:pPr>
    </w:p>
    <w:p w14:paraId="4A4496AB" w14:textId="77777777" w:rsidR="002F7B08" w:rsidRPr="002F7B08" w:rsidRDefault="002F7B08" w:rsidP="002F7B08">
      <w:pPr>
        <w:pStyle w:val="TXT1"/>
      </w:pPr>
      <w:proofErr w:type="gramStart"/>
      <w:r w:rsidRPr="002F7B08">
        <w:lastRenderedPageBreak/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4454FAF5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8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0B2C64DF" w14:textId="77777777" w:rsidR="002F7B08" w:rsidRPr="002F7B08" w:rsidRDefault="002F7B08" w:rsidP="002F7B08">
      <w:pPr>
        <w:pStyle w:val="TXT1"/>
      </w:pPr>
    </w:p>
    <w:p w14:paraId="412666A6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93CCB8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0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2C585F4C" w14:textId="77777777" w:rsidR="002F7B08" w:rsidRPr="002F7B08" w:rsidRDefault="002F7B08" w:rsidP="002F7B08">
      <w:pPr>
        <w:pStyle w:val="TXT1"/>
      </w:pPr>
    </w:p>
    <w:p w14:paraId="554CA01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7A60551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7.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3726DD67" w14:textId="77777777" w:rsidR="002F7B08" w:rsidRPr="002F7B08" w:rsidRDefault="002F7B08" w:rsidP="002F7B08">
      <w:pPr>
        <w:pStyle w:val="TXT1"/>
      </w:pPr>
    </w:p>
    <w:p w14:paraId="69087E53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05E3220E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5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759E15C6" w14:textId="77777777" w:rsidR="002F7B08" w:rsidRPr="002F7B08" w:rsidRDefault="002F7B08" w:rsidP="002F7B08">
      <w:pPr>
        <w:pStyle w:val="TXT1"/>
      </w:pPr>
    </w:p>
    <w:p w14:paraId="4CB650F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094C7C95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1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56540EBC" w14:textId="77777777" w:rsidR="002F7B08" w:rsidRPr="002F7B08" w:rsidRDefault="002F7B08" w:rsidP="002F7B08">
      <w:pPr>
        <w:pStyle w:val="TXT1"/>
      </w:pPr>
    </w:p>
    <w:p w14:paraId="71C61B6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58157DAE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0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4B835873" w14:textId="77777777" w:rsidR="002F7B08" w:rsidRPr="002F7B08" w:rsidRDefault="002F7B08" w:rsidP="002F7B08">
      <w:pPr>
        <w:pStyle w:val="TXT1"/>
      </w:pPr>
    </w:p>
    <w:p w14:paraId="08E4FE4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53FAF295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1.9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5D391857" w14:textId="77777777" w:rsidR="002F7B08" w:rsidRPr="002F7B08" w:rsidRDefault="002F7B08" w:rsidP="002F7B08">
      <w:pPr>
        <w:pStyle w:val="TXT1"/>
      </w:pPr>
    </w:p>
    <w:p w14:paraId="7267B61E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0FC2880D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8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34EA049C" w14:textId="77777777" w:rsidR="002F7B08" w:rsidRPr="002F7B08" w:rsidRDefault="002F7B08" w:rsidP="002F7B08">
      <w:pPr>
        <w:pStyle w:val="TXT1"/>
      </w:pPr>
    </w:p>
    <w:p w14:paraId="10BF9CC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21ED67EA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6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2BB840A5" w14:textId="77777777" w:rsidR="002F7B08" w:rsidRPr="002F7B08" w:rsidRDefault="002F7B08" w:rsidP="002F7B08">
      <w:pPr>
        <w:pStyle w:val="TXT1"/>
      </w:pPr>
    </w:p>
    <w:p w14:paraId="5694BC1A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23011A32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7.9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7C56C774" w14:textId="77777777" w:rsidR="002F7B08" w:rsidRPr="002F7B08" w:rsidRDefault="002F7B08" w:rsidP="002F7B08">
      <w:pPr>
        <w:pStyle w:val="TXT1"/>
      </w:pPr>
    </w:p>
    <w:p w14:paraId="282E9E6F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1F80D461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1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2C604EBA" w14:textId="77777777" w:rsidR="002F7B08" w:rsidRPr="002F7B08" w:rsidRDefault="002F7B08" w:rsidP="002F7B08">
      <w:pPr>
        <w:pStyle w:val="TXT1"/>
      </w:pPr>
    </w:p>
    <w:p w14:paraId="05B905F9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2626D11D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52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3A310D18" w14:textId="77777777" w:rsidR="002F7B08" w:rsidRPr="002F7B08" w:rsidRDefault="002F7B08" w:rsidP="002F7B08">
      <w:pPr>
        <w:pStyle w:val="TXT1"/>
      </w:pPr>
    </w:p>
    <w:p w14:paraId="06D0171B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81321ED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8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11096701" w14:textId="77777777" w:rsidR="002F7B08" w:rsidRPr="002F7B08" w:rsidRDefault="002F7B08" w:rsidP="002F7B08">
      <w:pPr>
        <w:pStyle w:val="TXT1"/>
      </w:pPr>
    </w:p>
    <w:p w14:paraId="30C1460A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01A8BBB6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3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4135F2EF" w14:textId="77777777" w:rsidR="002F7B08" w:rsidRPr="002F7B08" w:rsidRDefault="002F7B08" w:rsidP="002F7B08">
      <w:pPr>
        <w:pStyle w:val="TXT1"/>
      </w:pPr>
    </w:p>
    <w:p w14:paraId="4DB58F0B" w14:textId="77777777" w:rsidR="002F7B08" w:rsidRPr="002F7B08" w:rsidRDefault="002F7B08" w:rsidP="002F7B08">
      <w:pPr>
        <w:pStyle w:val="TXT1"/>
      </w:pPr>
      <w:proofErr w:type="gramStart"/>
      <w:r w:rsidRPr="002F7B08">
        <w:lastRenderedPageBreak/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493D849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2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58148EC3" w14:textId="77777777" w:rsidR="002F7B08" w:rsidRPr="002F7B08" w:rsidRDefault="002F7B08" w:rsidP="002F7B08">
      <w:pPr>
        <w:pStyle w:val="TXT1"/>
      </w:pPr>
    </w:p>
    <w:p w14:paraId="27B5BCFC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021FE9D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1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1D5A8BDD" w14:textId="77777777" w:rsidR="002F7B08" w:rsidRPr="002F7B08" w:rsidRDefault="002F7B08" w:rsidP="002F7B08">
      <w:pPr>
        <w:pStyle w:val="TXT1"/>
      </w:pPr>
    </w:p>
    <w:p w14:paraId="35B45DF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63851AC0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3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04603209" w14:textId="77777777" w:rsidR="002F7B08" w:rsidRPr="002F7B08" w:rsidRDefault="002F7B08" w:rsidP="002F7B08">
      <w:pPr>
        <w:pStyle w:val="TXT1"/>
      </w:pPr>
    </w:p>
    <w:p w14:paraId="796C4787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4A00F21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0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21543380" w14:textId="77777777" w:rsidR="002F7B08" w:rsidRPr="002F7B08" w:rsidRDefault="002F7B08" w:rsidP="002F7B08">
      <w:pPr>
        <w:pStyle w:val="TXT1"/>
      </w:pPr>
    </w:p>
    <w:p w14:paraId="3648727E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145D2012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6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53A41347" w14:textId="77777777" w:rsidR="002F7B08" w:rsidRPr="002F7B08" w:rsidRDefault="002F7B08" w:rsidP="002F7B08">
      <w:pPr>
        <w:pStyle w:val="TXT1"/>
      </w:pPr>
    </w:p>
    <w:p w14:paraId="5884623C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69B970A9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6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0A23ED92" w14:textId="77777777" w:rsidR="002F7B08" w:rsidRPr="002F7B08" w:rsidRDefault="002F7B08" w:rsidP="002F7B08">
      <w:pPr>
        <w:pStyle w:val="TXT1"/>
      </w:pPr>
    </w:p>
    <w:p w14:paraId="1F5DBC47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6A0CB925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1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0527B9FB" w14:textId="77777777" w:rsidR="002F7B08" w:rsidRPr="002F7B08" w:rsidRDefault="002F7B08" w:rsidP="002F7B08">
      <w:pPr>
        <w:pStyle w:val="TXT1"/>
      </w:pPr>
    </w:p>
    <w:p w14:paraId="6016771F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58E4CF2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4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5CEC04C6" w14:textId="77777777" w:rsidR="002F7B08" w:rsidRPr="002F7B08" w:rsidRDefault="002F7B08" w:rsidP="002F7B08">
      <w:pPr>
        <w:pStyle w:val="TXT1"/>
      </w:pPr>
    </w:p>
    <w:p w14:paraId="65801890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E3B3715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5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40BD1A9D" w14:textId="77777777" w:rsidR="002F7B08" w:rsidRPr="002F7B08" w:rsidRDefault="002F7B08" w:rsidP="002F7B08">
      <w:pPr>
        <w:pStyle w:val="TXT1"/>
      </w:pPr>
    </w:p>
    <w:p w14:paraId="31B2C7C9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32A74030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6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555646EE" w14:textId="77777777" w:rsidR="002F7B08" w:rsidRPr="002F7B08" w:rsidRDefault="002F7B08" w:rsidP="002F7B08">
      <w:pPr>
        <w:pStyle w:val="TXT1"/>
      </w:pPr>
    </w:p>
    <w:p w14:paraId="69EBFBF7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1D2E14F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0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0BE7003B" w14:textId="77777777" w:rsidR="002F7B08" w:rsidRPr="002F7B08" w:rsidRDefault="002F7B08" w:rsidP="002F7B08">
      <w:pPr>
        <w:pStyle w:val="TXT1"/>
      </w:pPr>
    </w:p>
    <w:p w14:paraId="38008943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079EA12A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4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6B998938" w14:textId="77777777" w:rsidR="002F7B08" w:rsidRPr="002F7B08" w:rsidRDefault="002F7B08" w:rsidP="002F7B08">
      <w:pPr>
        <w:pStyle w:val="TXT1"/>
      </w:pPr>
    </w:p>
    <w:p w14:paraId="7C3215B0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2876F3F4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7.3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7679AA95" w14:textId="77777777" w:rsidR="002F7B08" w:rsidRPr="002F7B08" w:rsidRDefault="002F7B08" w:rsidP="002F7B08">
      <w:pPr>
        <w:pStyle w:val="TXT1"/>
      </w:pPr>
    </w:p>
    <w:p w14:paraId="34921941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63DFA7A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162FB818" w14:textId="77777777" w:rsidR="002F7B08" w:rsidRPr="002F7B08" w:rsidRDefault="002F7B08" w:rsidP="002F7B08">
      <w:pPr>
        <w:pStyle w:val="TXT1"/>
      </w:pPr>
    </w:p>
    <w:p w14:paraId="3FB61EF3" w14:textId="77777777" w:rsidR="002F7B08" w:rsidRPr="002F7B08" w:rsidRDefault="002F7B08" w:rsidP="002F7B08">
      <w:pPr>
        <w:pStyle w:val="TXT1"/>
      </w:pPr>
      <w:proofErr w:type="gramStart"/>
      <w:r w:rsidRPr="002F7B08">
        <w:lastRenderedPageBreak/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48CE2CE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4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289CEDC9" w14:textId="77777777" w:rsidR="002F7B08" w:rsidRPr="002F7B08" w:rsidRDefault="002F7B08" w:rsidP="002F7B08">
      <w:pPr>
        <w:pStyle w:val="TXT1"/>
      </w:pPr>
    </w:p>
    <w:p w14:paraId="275B1263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6BDD15B0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5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1B95E3D8" w14:textId="77777777" w:rsidR="002F7B08" w:rsidRPr="002F7B08" w:rsidRDefault="002F7B08" w:rsidP="002F7B08">
      <w:pPr>
        <w:pStyle w:val="TXT1"/>
      </w:pPr>
    </w:p>
    <w:p w14:paraId="6052A651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5DC34AE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42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281CE206" w14:textId="77777777" w:rsidR="002F7B08" w:rsidRPr="002F7B08" w:rsidRDefault="002F7B08" w:rsidP="002F7B08">
      <w:pPr>
        <w:pStyle w:val="TXT1"/>
      </w:pPr>
    </w:p>
    <w:p w14:paraId="7717C7CF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665942EA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8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0968E872" w14:textId="77777777" w:rsidR="002F7B08" w:rsidRPr="002F7B08" w:rsidRDefault="002F7B08" w:rsidP="002F7B08">
      <w:pPr>
        <w:pStyle w:val="TXT1"/>
      </w:pPr>
    </w:p>
    <w:p w14:paraId="18AA244D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523F4B01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0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612D4592" w14:textId="77777777" w:rsidR="002F7B08" w:rsidRPr="002F7B08" w:rsidRDefault="002F7B08" w:rsidP="002F7B08">
      <w:pPr>
        <w:pStyle w:val="TXT1"/>
      </w:pPr>
    </w:p>
    <w:p w14:paraId="20D2D49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5331B96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6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35A2B8DA" w14:textId="77777777" w:rsidR="002F7B08" w:rsidRPr="002F7B08" w:rsidRDefault="002F7B08" w:rsidP="002F7B08">
      <w:pPr>
        <w:pStyle w:val="TXT1"/>
      </w:pPr>
    </w:p>
    <w:p w14:paraId="3E9A568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41F5DF31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1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10804175" w14:textId="77777777" w:rsidR="002F7B08" w:rsidRPr="002F7B08" w:rsidRDefault="002F7B08" w:rsidP="002F7B08">
      <w:pPr>
        <w:pStyle w:val="TXT1"/>
      </w:pPr>
    </w:p>
    <w:p w14:paraId="235BD323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14BFB0F2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17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18F3F57B" w14:textId="77777777" w:rsidR="002F7B08" w:rsidRPr="002F7B08" w:rsidRDefault="002F7B08" w:rsidP="002F7B08">
      <w:pPr>
        <w:pStyle w:val="TXT1"/>
      </w:pPr>
    </w:p>
    <w:p w14:paraId="621D20AF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127BD1D6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5.82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332DC6AD" w14:textId="77777777" w:rsidR="002F7B08" w:rsidRPr="002F7B08" w:rsidRDefault="002F7B08" w:rsidP="002F7B08">
      <w:pPr>
        <w:pStyle w:val="TXT1"/>
      </w:pPr>
    </w:p>
    <w:p w14:paraId="7E2B9CB5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6A27BEFE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3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11D6FE34" w14:textId="77777777" w:rsidR="002F7B08" w:rsidRPr="002F7B08" w:rsidRDefault="002F7B08" w:rsidP="002F7B08">
      <w:pPr>
        <w:pStyle w:val="TXT1"/>
      </w:pPr>
    </w:p>
    <w:p w14:paraId="7FE2C1E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3935401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3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4AE87A5C" w14:textId="77777777" w:rsidR="002F7B08" w:rsidRPr="002F7B08" w:rsidRDefault="002F7B08" w:rsidP="002F7B08">
      <w:pPr>
        <w:pStyle w:val="TXT1"/>
      </w:pPr>
    </w:p>
    <w:p w14:paraId="53AB0A9D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63C3182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6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4E827851" w14:textId="77777777" w:rsidR="002F7B08" w:rsidRPr="002F7B08" w:rsidRDefault="002F7B08" w:rsidP="002F7B08">
      <w:pPr>
        <w:pStyle w:val="TXT1"/>
      </w:pPr>
    </w:p>
    <w:p w14:paraId="7E4EA7B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2A844390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5.3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2F20B45E" w14:textId="77777777" w:rsidR="002F7B08" w:rsidRPr="002F7B08" w:rsidRDefault="002F7B08" w:rsidP="002F7B08">
      <w:pPr>
        <w:pStyle w:val="TXT1"/>
      </w:pPr>
    </w:p>
    <w:p w14:paraId="14B457D0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65997BFC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1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4C365FF1" w14:textId="77777777" w:rsidR="002F7B08" w:rsidRPr="002F7B08" w:rsidRDefault="002F7B08" w:rsidP="002F7B08">
      <w:pPr>
        <w:pStyle w:val="TXT1"/>
      </w:pPr>
    </w:p>
    <w:p w14:paraId="5D0B81E2" w14:textId="77777777" w:rsidR="002F7B08" w:rsidRPr="002F7B08" w:rsidRDefault="002F7B08" w:rsidP="002F7B08">
      <w:pPr>
        <w:pStyle w:val="TXT1"/>
      </w:pPr>
      <w:proofErr w:type="gramStart"/>
      <w:r w:rsidRPr="002F7B08">
        <w:lastRenderedPageBreak/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1D829312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8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3550D675" w14:textId="77777777" w:rsidR="002F7B08" w:rsidRPr="002F7B08" w:rsidRDefault="002F7B08" w:rsidP="002F7B08">
      <w:pPr>
        <w:pStyle w:val="TXT1"/>
      </w:pPr>
    </w:p>
    <w:p w14:paraId="794013D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2A45973D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1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4AC7D64D" w14:textId="77777777" w:rsidR="002F7B08" w:rsidRPr="002F7B08" w:rsidRDefault="002F7B08" w:rsidP="002F7B08">
      <w:pPr>
        <w:pStyle w:val="TXT1"/>
      </w:pPr>
    </w:p>
    <w:p w14:paraId="6F752B53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D0C09CE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7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51E13160" w14:textId="77777777" w:rsidR="002F7B08" w:rsidRPr="002F7B08" w:rsidRDefault="002F7B08" w:rsidP="002F7B08">
      <w:pPr>
        <w:pStyle w:val="TXT1"/>
      </w:pPr>
    </w:p>
    <w:p w14:paraId="47300E5C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19A3BB2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4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394EEDC7" w14:textId="77777777" w:rsidR="002F7B08" w:rsidRPr="002F7B08" w:rsidRDefault="002F7B08" w:rsidP="002F7B08">
      <w:pPr>
        <w:pStyle w:val="TXT1"/>
      </w:pPr>
    </w:p>
    <w:p w14:paraId="2404D0BF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67C906FA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7.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261D8BA0" w14:textId="77777777" w:rsidR="002F7B08" w:rsidRPr="002F7B08" w:rsidRDefault="002F7B08" w:rsidP="002F7B08">
      <w:pPr>
        <w:pStyle w:val="TXT1"/>
      </w:pPr>
    </w:p>
    <w:p w14:paraId="568234B1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5C2C53A6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8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2B91EFFB" w14:textId="77777777" w:rsidR="002F7B08" w:rsidRPr="002F7B08" w:rsidRDefault="002F7B08" w:rsidP="002F7B08">
      <w:pPr>
        <w:pStyle w:val="TXT1"/>
      </w:pPr>
    </w:p>
    <w:p w14:paraId="18B0408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3CA78A4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22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270917A" w14:textId="77777777" w:rsidR="002F7B08" w:rsidRPr="002F7B08" w:rsidRDefault="002F7B08" w:rsidP="002F7B08">
      <w:pPr>
        <w:pStyle w:val="TXT1"/>
      </w:pPr>
    </w:p>
    <w:p w14:paraId="338993F8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3FFE4FBD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2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1A45CA72" w14:textId="77777777" w:rsidR="002F7B08" w:rsidRPr="002F7B08" w:rsidRDefault="002F7B08" w:rsidP="002F7B08">
      <w:pPr>
        <w:pStyle w:val="TXT1"/>
      </w:pPr>
    </w:p>
    <w:p w14:paraId="0274478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41E84D19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7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7E29021" w14:textId="77777777" w:rsidR="002F7B08" w:rsidRPr="002F7B08" w:rsidRDefault="002F7B08" w:rsidP="002F7B08">
      <w:pPr>
        <w:pStyle w:val="TXT1"/>
      </w:pPr>
    </w:p>
    <w:p w14:paraId="19BFF68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460E61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3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4467ECC7" w14:textId="77777777" w:rsidR="002F7B08" w:rsidRPr="002F7B08" w:rsidRDefault="002F7B08" w:rsidP="002F7B08">
      <w:pPr>
        <w:pStyle w:val="TXT1"/>
      </w:pPr>
    </w:p>
    <w:p w14:paraId="61F361D6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50FD3CE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42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1E15AAC1" w14:textId="77777777" w:rsidR="002F7B08" w:rsidRPr="002F7B08" w:rsidRDefault="002F7B08" w:rsidP="002F7B08">
      <w:pPr>
        <w:pStyle w:val="TXT1"/>
      </w:pPr>
    </w:p>
    <w:p w14:paraId="4044833B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1F6B5576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0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73BA6056" w14:textId="77777777" w:rsidR="002F7B08" w:rsidRPr="002F7B08" w:rsidRDefault="002F7B08" w:rsidP="002F7B08">
      <w:pPr>
        <w:pStyle w:val="TXT1"/>
      </w:pPr>
    </w:p>
    <w:p w14:paraId="500EC697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61E578BA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2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3B556AA9" w14:textId="77777777" w:rsidR="002F7B08" w:rsidRPr="002F7B08" w:rsidRDefault="002F7B08" w:rsidP="002F7B08">
      <w:pPr>
        <w:pStyle w:val="TXT1"/>
      </w:pPr>
    </w:p>
    <w:p w14:paraId="56E9AF3C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0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lastRenderedPageBreak/>
        <w:t>Wall time: 50min 43s</w:t>
      </w:r>
    </w:p>
    <w:p w14:paraId="7E3A4F96" w14:textId="0923B92A" w:rsidR="002F7B08" w:rsidRPr="0059667B" w:rsidRDefault="0059667B" w:rsidP="0059667B">
      <w:pPr>
        <w:pStyle w:val="2"/>
      </w:pPr>
      <w:bookmarkStart w:id="46" w:name="_Toc172654995"/>
      <w:r w:rsidRPr="0059667B">
        <w:t xml:space="preserve">С </w:t>
      </w:r>
      <w:proofErr w:type="spellStart"/>
      <w:r w:rsidRPr="0059667B">
        <w:t>шагом</w:t>
      </w:r>
      <w:proofErr w:type="spellEnd"/>
      <w:r w:rsidRPr="0059667B">
        <w:t xml:space="preserve"> в </w:t>
      </w:r>
      <w:proofErr w:type="spellStart"/>
      <w:r w:rsidRPr="0059667B">
        <w:t>неделю</w:t>
      </w:r>
      <w:bookmarkEnd w:id="46"/>
      <w:proofErr w:type="spellEnd"/>
    </w:p>
    <w:p w14:paraId="2193CE69" w14:textId="1B355C5A" w:rsidR="0059667B" w:rsidRPr="0059667B" w:rsidRDefault="0059667B" w:rsidP="0059667B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E579A7E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51CE9B7B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61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7E2F9100" w14:textId="77777777" w:rsidR="0059667B" w:rsidRPr="0059667B" w:rsidRDefault="0059667B" w:rsidP="0059667B">
      <w:pPr>
        <w:pStyle w:val="TXT1"/>
      </w:pPr>
    </w:p>
    <w:p w14:paraId="01DAAC9B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D1C76AC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5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08017F74" w14:textId="77777777" w:rsidR="0059667B" w:rsidRPr="0059667B" w:rsidRDefault="0059667B" w:rsidP="0059667B">
      <w:pPr>
        <w:pStyle w:val="TXT1"/>
      </w:pPr>
    </w:p>
    <w:p w14:paraId="3C833CE3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11C3AFB4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33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1B383AB3" w14:textId="77777777" w:rsidR="0059667B" w:rsidRPr="0059667B" w:rsidRDefault="0059667B" w:rsidP="0059667B">
      <w:pPr>
        <w:pStyle w:val="TXT1"/>
      </w:pPr>
    </w:p>
    <w:p w14:paraId="5730A23E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FCD0DB8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07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78944CF1" w14:textId="77777777" w:rsidR="0059667B" w:rsidRPr="0059667B" w:rsidRDefault="0059667B" w:rsidP="0059667B">
      <w:pPr>
        <w:pStyle w:val="TXT1"/>
      </w:pPr>
    </w:p>
    <w:p w14:paraId="6C58B88D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2ACF4EE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99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603D241A" w14:textId="77777777" w:rsidR="0059667B" w:rsidRPr="0059667B" w:rsidRDefault="0059667B" w:rsidP="0059667B">
      <w:pPr>
        <w:pStyle w:val="TXT1"/>
      </w:pPr>
    </w:p>
    <w:p w14:paraId="249EEAE4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FA5E07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16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19A0A1C0" w14:textId="77777777" w:rsidR="0059667B" w:rsidRPr="0059667B" w:rsidRDefault="0059667B" w:rsidP="0059667B">
      <w:pPr>
        <w:pStyle w:val="TXT1"/>
      </w:pPr>
    </w:p>
    <w:p w14:paraId="426A13E6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A8A2D87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1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22017F1E" w14:textId="77777777" w:rsidR="0059667B" w:rsidRPr="0059667B" w:rsidRDefault="0059667B" w:rsidP="0059667B">
      <w:pPr>
        <w:pStyle w:val="TXT1"/>
      </w:pPr>
    </w:p>
    <w:p w14:paraId="2E766B1B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0FF7B00C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1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2C29698B" w14:textId="77777777" w:rsidR="0059667B" w:rsidRPr="0059667B" w:rsidRDefault="0059667B" w:rsidP="0059667B">
      <w:pPr>
        <w:pStyle w:val="TXT1"/>
      </w:pPr>
    </w:p>
    <w:p w14:paraId="4BC2C147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097D9B16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7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32B349C0" w14:textId="77777777" w:rsidR="0059667B" w:rsidRPr="0059667B" w:rsidRDefault="0059667B" w:rsidP="0059667B">
      <w:pPr>
        <w:pStyle w:val="TXT1"/>
      </w:pPr>
    </w:p>
    <w:p w14:paraId="23210B6A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45BFB1FB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74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661BC72B" w14:textId="77777777" w:rsidR="0059667B" w:rsidRPr="0059667B" w:rsidRDefault="0059667B" w:rsidP="0059667B">
      <w:pPr>
        <w:pStyle w:val="TXT1"/>
      </w:pPr>
    </w:p>
    <w:p w14:paraId="52B4A66B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776142FD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48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6953E83B" w14:textId="77777777" w:rsidR="0059667B" w:rsidRPr="0059667B" w:rsidRDefault="0059667B" w:rsidP="0059667B">
      <w:pPr>
        <w:pStyle w:val="TXT1"/>
      </w:pPr>
    </w:p>
    <w:p w14:paraId="5301173E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6BE5905E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6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60E06719" w14:textId="77777777" w:rsidR="0059667B" w:rsidRPr="0059667B" w:rsidRDefault="0059667B" w:rsidP="0059667B">
      <w:pPr>
        <w:pStyle w:val="TXT1"/>
      </w:pPr>
    </w:p>
    <w:p w14:paraId="1BE01B27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7F7E5E50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75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2DF51747" w14:textId="77777777" w:rsidR="0059667B" w:rsidRPr="0059667B" w:rsidRDefault="0059667B" w:rsidP="0059667B">
      <w:pPr>
        <w:pStyle w:val="TXT1"/>
      </w:pPr>
    </w:p>
    <w:p w14:paraId="2E8ACE25" w14:textId="77777777" w:rsidR="0059667B" w:rsidRPr="0059667B" w:rsidRDefault="0059667B" w:rsidP="0059667B">
      <w:pPr>
        <w:pStyle w:val="TXT1"/>
      </w:pPr>
      <w:proofErr w:type="gramStart"/>
      <w:r w:rsidRPr="0059667B">
        <w:lastRenderedPageBreak/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1E1322A2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04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5F245560" w14:textId="77777777" w:rsidR="0059667B" w:rsidRPr="0059667B" w:rsidRDefault="0059667B" w:rsidP="0059667B">
      <w:pPr>
        <w:pStyle w:val="TXT1"/>
      </w:pPr>
    </w:p>
    <w:p w14:paraId="0FEC2A6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222914B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72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332CE415" w14:textId="77777777" w:rsidR="0059667B" w:rsidRPr="0059667B" w:rsidRDefault="0059667B" w:rsidP="0059667B">
      <w:pPr>
        <w:pStyle w:val="TXT1"/>
      </w:pPr>
    </w:p>
    <w:p w14:paraId="5C36BA97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AA11F34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55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5236DA64" w14:textId="77777777" w:rsidR="0059667B" w:rsidRPr="0059667B" w:rsidRDefault="0059667B" w:rsidP="0059667B">
      <w:pPr>
        <w:pStyle w:val="TXT1"/>
      </w:pPr>
    </w:p>
    <w:p w14:paraId="1D6519A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4A94ED29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6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4E5B1629" w14:textId="77777777" w:rsidR="0059667B" w:rsidRPr="0059667B" w:rsidRDefault="0059667B" w:rsidP="0059667B">
      <w:pPr>
        <w:pStyle w:val="TXT1"/>
      </w:pPr>
    </w:p>
    <w:p w14:paraId="176DFBB0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715D4BC7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26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2330FE04" w14:textId="77777777" w:rsidR="0059667B" w:rsidRPr="0059667B" w:rsidRDefault="0059667B" w:rsidP="0059667B">
      <w:pPr>
        <w:pStyle w:val="TXT1"/>
      </w:pPr>
    </w:p>
    <w:p w14:paraId="298DA883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A8660E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3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503FC040" w14:textId="77777777" w:rsidR="0059667B" w:rsidRPr="0059667B" w:rsidRDefault="0059667B" w:rsidP="0059667B">
      <w:pPr>
        <w:pStyle w:val="TXT1"/>
      </w:pPr>
    </w:p>
    <w:p w14:paraId="38BF44A5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1CB94F47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1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0C230866" w14:textId="77777777" w:rsidR="0059667B" w:rsidRPr="0059667B" w:rsidRDefault="0059667B" w:rsidP="0059667B">
      <w:pPr>
        <w:pStyle w:val="TXT1"/>
      </w:pPr>
    </w:p>
    <w:p w14:paraId="3705EDF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798736C8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61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534D81E1" w14:textId="77777777" w:rsidR="0059667B" w:rsidRPr="0059667B" w:rsidRDefault="0059667B" w:rsidP="0059667B">
      <w:pPr>
        <w:pStyle w:val="TXT1"/>
      </w:pPr>
    </w:p>
    <w:p w14:paraId="5F7C6BE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43437A18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01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0EAFBF04" w14:textId="77777777" w:rsidR="0059667B" w:rsidRPr="0059667B" w:rsidRDefault="0059667B" w:rsidP="0059667B">
      <w:pPr>
        <w:pStyle w:val="TXT1"/>
      </w:pPr>
    </w:p>
    <w:p w14:paraId="073FBD32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3349D83E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43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32F99B64" w14:textId="77777777" w:rsidR="0059667B" w:rsidRPr="0059667B" w:rsidRDefault="0059667B" w:rsidP="0059667B">
      <w:pPr>
        <w:pStyle w:val="TXT1"/>
      </w:pPr>
    </w:p>
    <w:p w14:paraId="2CCB0F24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05109A52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35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68FCDEC7" w14:textId="77777777" w:rsidR="0059667B" w:rsidRPr="0059667B" w:rsidRDefault="0059667B" w:rsidP="0059667B">
      <w:pPr>
        <w:pStyle w:val="TXT1"/>
      </w:pPr>
    </w:p>
    <w:p w14:paraId="47FB71D4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144A9D52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8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0D821B53" w14:textId="77777777" w:rsidR="0059667B" w:rsidRPr="0059667B" w:rsidRDefault="0059667B" w:rsidP="0059667B">
      <w:pPr>
        <w:pStyle w:val="TXT1"/>
      </w:pPr>
    </w:p>
    <w:p w14:paraId="535EEC0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B91E78A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66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276C83E8" w14:textId="77777777" w:rsidR="0059667B" w:rsidRPr="0059667B" w:rsidRDefault="0059667B" w:rsidP="0059667B">
      <w:pPr>
        <w:pStyle w:val="TXT1"/>
      </w:pPr>
    </w:p>
    <w:p w14:paraId="090D2EFB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9D00289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23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1BFE3A2F" w14:textId="77777777" w:rsidR="0059667B" w:rsidRPr="0059667B" w:rsidRDefault="0059667B" w:rsidP="0059667B">
      <w:pPr>
        <w:pStyle w:val="TXT1"/>
      </w:pPr>
    </w:p>
    <w:p w14:paraId="030ACC95" w14:textId="77777777" w:rsidR="0059667B" w:rsidRPr="0059667B" w:rsidRDefault="0059667B" w:rsidP="0059667B">
      <w:pPr>
        <w:pStyle w:val="TXT1"/>
      </w:pPr>
      <w:proofErr w:type="gramStart"/>
      <w:r w:rsidRPr="0059667B">
        <w:lastRenderedPageBreak/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505729C0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94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3AE97861" w14:textId="77777777" w:rsidR="0059667B" w:rsidRPr="0059667B" w:rsidRDefault="0059667B" w:rsidP="0059667B">
      <w:pPr>
        <w:pStyle w:val="TXT1"/>
      </w:pPr>
    </w:p>
    <w:p w14:paraId="29BBF29D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A572E8E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63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6DA1B5EE" w14:textId="77777777" w:rsidR="0059667B" w:rsidRPr="0059667B" w:rsidRDefault="0059667B" w:rsidP="0059667B">
      <w:pPr>
        <w:pStyle w:val="TXT1"/>
      </w:pPr>
    </w:p>
    <w:p w14:paraId="6FCD5C13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34524568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8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533D6E0A" w14:textId="77777777" w:rsidR="0059667B" w:rsidRPr="0059667B" w:rsidRDefault="0059667B" w:rsidP="0059667B">
      <w:pPr>
        <w:pStyle w:val="TXT1"/>
      </w:pPr>
    </w:p>
    <w:p w14:paraId="76B3458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567E57D4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24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47FC447F" w14:textId="77777777" w:rsidR="0059667B" w:rsidRPr="0059667B" w:rsidRDefault="0059667B" w:rsidP="0059667B">
      <w:pPr>
        <w:pStyle w:val="TXT1"/>
      </w:pPr>
    </w:p>
    <w:p w14:paraId="33DC85DE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E08654C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56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1322F1AC" w14:textId="77777777" w:rsidR="0059667B" w:rsidRPr="0059667B" w:rsidRDefault="0059667B" w:rsidP="0059667B">
      <w:pPr>
        <w:pStyle w:val="TXT1"/>
      </w:pPr>
    </w:p>
    <w:p w14:paraId="3E9E1DE3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52ED7577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08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7AC03490" w14:textId="77777777" w:rsidR="0059667B" w:rsidRPr="0059667B" w:rsidRDefault="0059667B" w:rsidP="0059667B">
      <w:pPr>
        <w:pStyle w:val="TXT1"/>
      </w:pPr>
    </w:p>
    <w:p w14:paraId="3AAD6C74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A266699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09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1E3AC7DD" w14:textId="77777777" w:rsidR="0059667B" w:rsidRPr="0059667B" w:rsidRDefault="0059667B" w:rsidP="0059667B">
      <w:pPr>
        <w:pStyle w:val="TXT1"/>
      </w:pPr>
    </w:p>
    <w:p w14:paraId="50121950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6161FC75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08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071F1203" w14:textId="77777777" w:rsidR="0059667B" w:rsidRPr="0059667B" w:rsidRDefault="0059667B" w:rsidP="0059667B">
      <w:pPr>
        <w:pStyle w:val="TXT1"/>
      </w:pPr>
    </w:p>
    <w:p w14:paraId="4E02BA15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9A98BEC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96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5869C3D6" w14:textId="77777777" w:rsidR="0059667B" w:rsidRPr="0059667B" w:rsidRDefault="0059667B" w:rsidP="0059667B">
      <w:pPr>
        <w:pStyle w:val="TXT1"/>
      </w:pPr>
    </w:p>
    <w:p w14:paraId="6C8AC02E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1FBA3F1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07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4DCD1883" w14:textId="77777777" w:rsidR="0059667B" w:rsidRPr="0059667B" w:rsidRDefault="0059667B" w:rsidP="0059667B">
      <w:pPr>
        <w:pStyle w:val="TXT1"/>
      </w:pPr>
    </w:p>
    <w:p w14:paraId="503229C3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2F790551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0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50CDC858" w14:textId="77777777" w:rsidR="0059667B" w:rsidRPr="0059667B" w:rsidRDefault="0059667B" w:rsidP="0059667B">
      <w:pPr>
        <w:pStyle w:val="TXT1"/>
      </w:pPr>
    </w:p>
    <w:p w14:paraId="018BC29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69B506E6" w14:textId="77777777" w:rsidR="0059667B" w:rsidRDefault="0059667B" w:rsidP="0059667B">
      <w:pPr>
        <w:pStyle w:val="TXT1"/>
      </w:pPr>
      <w:proofErr w:type="spellStart"/>
      <w:r>
        <w:t>Ошибка</w:t>
      </w:r>
      <w:proofErr w:type="spellEnd"/>
      <w:r>
        <w:t xml:space="preserve">: 0.74 </w:t>
      </w:r>
      <w:proofErr w:type="gramStart"/>
      <w:r>
        <w:t xml:space="preserve">%,  </w:t>
      </w:r>
      <w:proofErr w:type="spellStart"/>
      <w:r>
        <w:t>Валюта</w:t>
      </w:r>
      <w:proofErr w:type="spellEnd"/>
      <w:proofErr w:type="gramEnd"/>
      <w:r>
        <w:t xml:space="preserve">: </w:t>
      </w:r>
      <w:proofErr w:type="spellStart"/>
      <w:r>
        <w:t>gbp_rub</w:t>
      </w:r>
      <w:proofErr w:type="spellEnd"/>
    </w:p>
    <w:p w14:paraId="60D6A2E9" w14:textId="77777777" w:rsidR="0059667B" w:rsidRDefault="0059667B" w:rsidP="0059667B">
      <w:pPr>
        <w:pStyle w:val="TXT1"/>
      </w:pPr>
    </w:p>
    <w:p w14:paraId="2534A587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6FBF008F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2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0D8569F5" w14:textId="77777777" w:rsidR="0059667B" w:rsidRPr="0059667B" w:rsidRDefault="0059667B" w:rsidP="0059667B">
      <w:pPr>
        <w:pStyle w:val="TXT1"/>
      </w:pPr>
    </w:p>
    <w:p w14:paraId="523EA728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489F8A7D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2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2B90B8E6" w14:textId="77777777" w:rsidR="0059667B" w:rsidRPr="0059667B" w:rsidRDefault="0059667B" w:rsidP="0059667B">
      <w:pPr>
        <w:pStyle w:val="TXT1"/>
      </w:pPr>
    </w:p>
    <w:p w14:paraId="6A122113" w14:textId="77777777" w:rsidR="0059667B" w:rsidRPr="0059667B" w:rsidRDefault="0059667B" w:rsidP="0059667B">
      <w:pPr>
        <w:pStyle w:val="TXT1"/>
      </w:pPr>
      <w:proofErr w:type="gramStart"/>
      <w:r w:rsidRPr="0059667B">
        <w:lastRenderedPageBreak/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48BC7B8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7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1179B450" w14:textId="77777777" w:rsidR="0059667B" w:rsidRPr="0059667B" w:rsidRDefault="0059667B" w:rsidP="0059667B">
      <w:pPr>
        <w:pStyle w:val="TXT1"/>
      </w:pPr>
    </w:p>
    <w:p w14:paraId="05072C12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7F325B31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95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49E170E5" w14:textId="77777777" w:rsidR="0059667B" w:rsidRPr="0059667B" w:rsidRDefault="0059667B" w:rsidP="0059667B">
      <w:pPr>
        <w:pStyle w:val="TXT1"/>
      </w:pPr>
    </w:p>
    <w:p w14:paraId="68B4D20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BEAA318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3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737FCB46" w14:textId="77777777" w:rsidR="0059667B" w:rsidRPr="0059667B" w:rsidRDefault="0059667B" w:rsidP="0059667B">
      <w:pPr>
        <w:pStyle w:val="TXT1"/>
      </w:pPr>
    </w:p>
    <w:p w14:paraId="08A62A8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69B943E5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9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036E8867" w14:textId="77777777" w:rsidR="0059667B" w:rsidRPr="0059667B" w:rsidRDefault="0059667B" w:rsidP="0059667B">
      <w:pPr>
        <w:pStyle w:val="TXT1"/>
      </w:pPr>
    </w:p>
    <w:p w14:paraId="42739396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66F1B5DC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83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61DAA6FD" w14:textId="77777777" w:rsidR="0059667B" w:rsidRPr="0059667B" w:rsidRDefault="0059667B" w:rsidP="0059667B">
      <w:pPr>
        <w:pStyle w:val="TXT1"/>
      </w:pPr>
    </w:p>
    <w:p w14:paraId="1C45319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58C6D76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3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17500829" w14:textId="77777777" w:rsidR="0059667B" w:rsidRPr="0059667B" w:rsidRDefault="0059667B" w:rsidP="0059667B">
      <w:pPr>
        <w:pStyle w:val="TXT1"/>
      </w:pPr>
    </w:p>
    <w:p w14:paraId="7455BA86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17E19846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95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449B76FE" w14:textId="77777777" w:rsidR="0059667B" w:rsidRPr="0059667B" w:rsidRDefault="0059667B" w:rsidP="0059667B">
      <w:pPr>
        <w:pStyle w:val="TXT1"/>
      </w:pPr>
    </w:p>
    <w:p w14:paraId="1B30C5A4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91AF67A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34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5A6E6E40" w14:textId="77777777" w:rsidR="0059667B" w:rsidRPr="0059667B" w:rsidRDefault="0059667B" w:rsidP="0059667B">
      <w:pPr>
        <w:pStyle w:val="TXT1"/>
      </w:pPr>
    </w:p>
    <w:p w14:paraId="5988757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630F9632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89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6801E3F0" w14:textId="77777777" w:rsidR="0059667B" w:rsidRPr="0059667B" w:rsidRDefault="0059667B" w:rsidP="0059667B">
      <w:pPr>
        <w:pStyle w:val="TXT1"/>
      </w:pPr>
    </w:p>
    <w:p w14:paraId="2B925DFB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292C405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2.5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1AC7756" w14:textId="77777777" w:rsidR="0059667B" w:rsidRPr="0059667B" w:rsidRDefault="0059667B" w:rsidP="0059667B">
      <w:pPr>
        <w:pStyle w:val="TXT1"/>
      </w:pPr>
    </w:p>
    <w:p w14:paraId="706AE725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0326C87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41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397A5B13" w14:textId="77777777" w:rsidR="0059667B" w:rsidRPr="0059667B" w:rsidRDefault="0059667B" w:rsidP="0059667B">
      <w:pPr>
        <w:pStyle w:val="TXT1"/>
      </w:pPr>
    </w:p>
    <w:p w14:paraId="2604AE30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1C9B2974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25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0791FB98" w14:textId="77777777" w:rsidR="0059667B" w:rsidRPr="0059667B" w:rsidRDefault="0059667B" w:rsidP="0059667B">
      <w:pPr>
        <w:pStyle w:val="TXT1"/>
      </w:pPr>
    </w:p>
    <w:p w14:paraId="066DAF65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8EE5982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49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AECA353" w14:textId="77777777" w:rsidR="0059667B" w:rsidRPr="0059667B" w:rsidRDefault="0059667B" w:rsidP="0059667B">
      <w:pPr>
        <w:pStyle w:val="TXT1"/>
      </w:pPr>
    </w:p>
    <w:p w14:paraId="53426B7C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6226710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2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60D8A3AE" w14:textId="77777777" w:rsidR="0059667B" w:rsidRPr="0059667B" w:rsidRDefault="0059667B" w:rsidP="0059667B">
      <w:pPr>
        <w:pStyle w:val="TXT1"/>
      </w:pPr>
    </w:p>
    <w:p w14:paraId="720C465D" w14:textId="77777777" w:rsidR="0059667B" w:rsidRPr="0059667B" w:rsidRDefault="0059667B" w:rsidP="0059667B">
      <w:pPr>
        <w:pStyle w:val="TXT1"/>
      </w:pPr>
      <w:proofErr w:type="gramStart"/>
      <w:r w:rsidRPr="0059667B">
        <w:lastRenderedPageBreak/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BF45D29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46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48A6E601" w14:textId="77777777" w:rsidR="0059667B" w:rsidRPr="0059667B" w:rsidRDefault="0059667B" w:rsidP="0059667B">
      <w:pPr>
        <w:pStyle w:val="TXT1"/>
      </w:pPr>
    </w:p>
    <w:p w14:paraId="45D294B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AA04750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9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31DC9431" w14:textId="77777777" w:rsidR="0059667B" w:rsidRPr="0059667B" w:rsidRDefault="0059667B" w:rsidP="0059667B">
      <w:pPr>
        <w:pStyle w:val="TXT1"/>
      </w:pPr>
    </w:p>
    <w:p w14:paraId="762DE44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599A8441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27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17D08829" w14:textId="77777777" w:rsidR="0059667B" w:rsidRPr="0059667B" w:rsidRDefault="0059667B" w:rsidP="0059667B">
      <w:pPr>
        <w:pStyle w:val="TXT1"/>
      </w:pPr>
    </w:p>
    <w:p w14:paraId="3604388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AF87BC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57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09B0CBF3" w14:textId="77777777" w:rsidR="0059667B" w:rsidRPr="0059667B" w:rsidRDefault="0059667B" w:rsidP="0059667B">
      <w:pPr>
        <w:pStyle w:val="TXT1"/>
      </w:pPr>
    </w:p>
    <w:p w14:paraId="5E8CD02A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Pr="0059667B" w:rsidRDefault="0059667B" w:rsidP="0059667B">
      <w:pPr>
        <w:pStyle w:val="a0"/>
      </w:pPr>
      <w:bookmarkStart w:id="47" w:name="_Toc172654996"/>
      <w:r w:rsidRPr="0059667B">
        <w:t>Визуализация результатов кросс-валидации</w:t>
      </w:r>
      <w:bookmarkEnd w:id="47"/>
    </w:p>
    <w:p w14:paraId="5B96CE3F" w14:textId="60741E2C" w:rsidR="0059667B" w:rsidRPr="0059667B" w:rsidRDefault="0059667B" w:rsidP="0059667B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2B51BB4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тиль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легенды</w:t>
      </w:r>
      <w:proofErr w:type="spellEnd"/>
    </w:p>
    <w:p w14:paraId="78F4823B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egend_fon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57351A54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size"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7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2B3FF3E4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family"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serif"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4F7C3078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6A5C3FBC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тиль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аголовков</w:t>
      </w:r>
      <w:proofErr w:type="spellEnd"/>
    </w:p>
    <w:p w14:paraId="70060ED2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33739456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</w:t>
      </w:r>
      <w:proofErr w:type="spellStart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fontsize</w:t>
      </w:r>
      <w:proofErr w:type="spellEnd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2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740E7F6E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6B3B9725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8224DC4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бновим список валют (на всякий случай)</w:t>
      </w:r>
    </w:p>
    <w:p w14:paraId="070E44A1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9667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9667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9667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_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9667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496B8198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C578B65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адаём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азмер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олотна</w:t>
      </w:r>
      <w:proofErr w:type="spellEnd"/>
    </w:p>
    <w:p w14:paraId="058B801B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gure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igsize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[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2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9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53BE3A30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3CB2DFC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бщий заголовок для всех графиков</w:t>
      </w:r>
    </w:p>
    <w:p w14:paraId="64B001A0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ptitle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шибка прогноза при кросс-валидации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4F3B323D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97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2D032335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9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6C6A61F2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weigh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old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83C7BDF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368F6B2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троим 4-е графика 2х2</w:t>
      </w:r>
    </w:p>
    <w:p w14:paraId="7CCCFEF3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_item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9667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umerate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proofErr w:type="spellEnd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gramStart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unique</w:t>
      </w:r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):</w:t>
      </w:r>
    </w:p>
    <w:p w14:paraId="5F5DACE2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+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7BE36A4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головок для графика</w:t>
      </w:r>
    </w:p>
    <w:p w14:paraId="4742F191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plit_type_dic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6E3A2628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годам</w:t>
      </w:r>
      <w:proofErr w:type="spellEnd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47D6CE9B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Quarter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кварталам</w:t>
      </w:r>
      <w:proofErr w:type="spellEnd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16C0F6BD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onth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месяцам</w:t>
      </w:r>
      <w:proofErr w:type="spellEnd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03C66FC1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Week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неделям</w:t>
      </w:r>
      <w:proofErr w:type="spellEnd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6EB9F057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tle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59667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кросс-валидация</w:t>
      </w:r>
      <w:proofErr w:type="spellEnd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по </w:t>
      </w:r>
      <w:r w:rsidRPr="0059667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plit_type_dic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_item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  <w:r w:rsidRPr="0059667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dic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E462068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адаём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азмер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шривта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угол поворота текста для осей X и Y</w:t>
      </w:r>
    </w:p>
    <w:p w14:paraId="135617B7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xticks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45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8D88A8A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ticks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647BFC6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елаем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азмер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шрифта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по Y=8</w:t>
      </w:r>
    </w:p>
    <w:p w14:paraId="1995017F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label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шибка в %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4673491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границы графика</w:t>
      </w:r>
    </w:p>
    <w:p w14:paraId="06584079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lim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-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.2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0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2AE125D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сстояние меду графиками</w:t>
      </w:r>
    </w:p>
    <w:p w14:paraId="6B033A4C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s</w:t>
      </w:r>
      <w:proofErr w:type="gramEnd"/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_adjus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wspace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3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space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9667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5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5E05E82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трисовываем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графики</w:t>
      </w:r>
      <w:proofErr w:type="spellEnd"/>
    </w:p>
    <w:p w14:paraId="3B969D88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59667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9667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    </w:t>
      </w:r>
    </w:p>
    <w:p w14:paraId="1C26516F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оздаём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фрем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по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условию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валюты и типа разбиения (год, месяц и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д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.)</w:t>
      </w:r>
    </w:p>
    <w:p w14:paraId="050EDFCD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</w:t>
      </w:r>
      <w:proofErr w:type="gram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fo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query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59667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(currency == "</w:t>
      </w:r>
      <w:r w:rsidRPr="0059667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proofErr w:type="spellEnd"/>
      <w:r w:rsidRPr="0059667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) &amp; (</w:t>
      </w:r>
      <w:proofErr w:type="spellStart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proofErr w:type="spellEnd"/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== "</w:t>
      </w:r>
      <w:r w:rsidRPr="0059667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_item</w:t>
      </w:r>
      <w:proofErr w:type="spellEnd"/>
      <w:r w:rsidRPr="0059667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)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6AC7219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апишем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еременные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в x и y</w:t>
      </w:r>
    </w:p>
    <w:p w14:paraId="40A1EC85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date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1EFB7014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'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2F0766DD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ставляем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усский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еревод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если он есть, или оригинал, если перевода нет</w:t>
      </w:r>
    </w:p>
    <w:p w14:paraId="4A01FD95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egend_tex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  <w:r w:rsidRPr="0059667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ge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59667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proofErr w:type="spellEnd"/>
    </w:p>
    <w:p w14:paraId="496A1A0A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трисовываем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график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легенду</w:t>
      </w:r>
      <w:proofErr w:type="spellEnd"/>
    </w:p>
    <w:p w14:paraId="0675D478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lot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abel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egend_tex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164A31B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ыставляем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тиль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оложение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легенды</w:t>
      </w:r>
      <w:proofErr w:type="spellEnd"/>
    </w:p>
    <w:p w14:paraId="3CD246C2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gend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c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9667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upper right"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rop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5966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egend_font</w:t>
      </w:r>
      <w:proofErr w:type="spell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9F1555E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6A64EFA2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ывести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графики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а</w:t>
      </w:r>
      <w:proofErr w:type="spellEnd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59667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экран</w:t>
      </w:r>
      <w:proofErr w:type="spellEnd"/>
    </w:p>
    <w:p w14:paraId="3D49F6B0" w14:textId="77777777" w:rsidR="0059667B" w:rsidRPr="0059667B" w:rsidRDefault="0059667B" w:rsidP="005966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59667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966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how</w:t>
      </w:r>
      <w:proofErr w:type="spellEnd"/>
      <w:proofErr w:type="gramEnd"/>
      <w:r w:rsidRPr="005966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42C86101" w14:textId="566C8F23" w:rsidR="006320C5" w:rsidRDefault="00A91166" w:rsidP="00A91166">
      <w:pPr>
        <w:pStyle w:val="ab"/>
        <w:rPr>
          <w:lang w:val="en-US"/>
        </w:rPr>
      </w:pPr>
      <w:r>
        <w:rPr>
          <w:lang w:val="en-US"/>
        </w:rPr>
        <w:drawing>
          <wp:inline distT="0" distB="0" distL="0" distR="0" wp14:anchorId="1DBC222F" wp14:editId="02849197">
            <wp:extent cx="6120130" cy="5215890"/>
            <wp:effectExtent l="0" t="0" r="0" b="3810"/>
            <wp:docPr id="738433580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8433580" name="Рисунок 738433580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215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D36731" w14:textId="681D1EC7" w:rsidR="006320C5" w:rsidRDefault="00AF1B07" w:rsidP="00AF1B07">
      <w:pPr>
        <w:pStyle w:val="a0"/>
        <w:rPr>
          <w:lang w:val="en-US"/>
        </w:rPr>
      </w:pPr>
      <w:bookmarkStart w:id="48" w:name="_Toc172654997"/>
      <w:proofErr w:type="spellStart"/>
      <w:r w:rsidRPr="00AF1B07">
        <w:rPr>
          <w:lang w:val="en-US"/>
        </w:rPr>
        <w:t>Важность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признаков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модели</w:t>
      </w:r>
      <w:bookmarkEnd w:id="48"/>
      <w:proofErr w:type="spellEnd"/>
    </w:p>
    <w:p w14:paraId="05C851DB" w14:textId="0156DF16" w:rsidR="0059667B" w:rsidRPr="00AF1B07" w:rsidRDefault="00AF1B07" w:rsidP="00881455">
      <w:bookmarkStart w:id="49" w:name="_Toc172654998"/>
      <w:r w:rsidRPr="00AF1B07">
        <w:t xml:space="preserve">Вычислим важность </w:t>
      </w:r>
      <w:proofErr w:type="spellStart"/>
      <w:r w:rsidRPr="00AF1B07">
        <w:t>признаков</w:t>
      </w:r>
      <w:proofErr w:type="spellEnd"/>
      <w:r w:rsidRPr="00AF1B07">
        <w:t xml:space="preserve"> </w:t>
      </w:r>
      <w:proofErr w:type="spellStart"/>
      <w:r w:rsidRPr="00AF1B07">
        <w:t>для</w:t>
      </w:r>
      <w:proofErr w:type="spellEnd"/>
      <w:r w:rsidRPr="00AF1B07">
        <w:t xml:space="preserve"> </w:t>
      </w:r>
      <w:proofErr w:type="spellStart"/>
      <w:r w:rsidRPr="00AF1B07">
        <w:t>всех</w:t>
      </w:r>
      <w:proofErr w:type="spellEnd"/>
      <w:r w:rsidRPr="00AF1B07">
        <w:t xml:space="preserve"> </w:t>
      </w:r>
      <w:proofErr w:type="spellStart"/>
      <w:r w:rsidRPr="00AF1B07">
        <w:t>валют</w:t>
      </w:r>
      <w:bookmarkEnd w:id="49"/>
      <w:proofErr w:type="spellEnd"/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%%time</w:t>
      </w:r>
    </w:p>
    <w:p w14:paraId="5872E1F7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ловарь важности признаков</w:t>
      </w:r>
    </w:p>
    <w:p w14:paraId="4A53B851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mportance_of_signs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}</w:t>
      </w:r>
    </w:p>
    <w:p w14:paraId="08D2D15F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AB6EA1A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робежимся по всем валютам</w:t>
      </w:r>
    </w:p>
    <w:p w14:paraId="763FB0F2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urrency_item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AF1B07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urrency_list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04743B63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роитерируем</w:t>
      </w:r>
      <w:proofErr w:type="spellEnd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функцию-генератор</w:t>
      </w:r>
    </w:p>
    <w:p w14:paraId="7A170806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iterator = </w:t>
      </w:r>
      <w:proofErr w:type="spellStart"/>
      <w:proofErr w:type="gramStart"/>
      <w:r w:rsidRPr="00AF1B07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ter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plit_on_time_series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data_loaded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AF1B07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024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AF1B07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AF1B07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urrency_item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)</w:t>
      </w:r>
    </w:p>
    <w:p w14:paraId="609BBDD2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_train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y_train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_test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y_test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_, _ = </w:t>
      </w:r>
      <w:r w:rsidRPr="00AF1B07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next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iterator)</w:t>
      </w:r>
    </w:p>
    <w:p w14:paraId="51CE1401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Объединим все данные в общий </w:t>
      </w:r>
      <w:proofErr w:type="spellStart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фрейм</w:t>
      </w:r>
      <w:proofErr w:type="spellEnd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отсортируем по индексу (индекс - это дата)</w:t>
      </w:r>
    </w:p>
    <w:p w14:paraId="69E247B9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_train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d.concat</w:t>
      </w:r>
      <w:proofErr w:type="spellEnd"/>
      <w:proofErr w:type="gram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_train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_test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.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ort_index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AF1B07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scending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AF1B07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8E66A7C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y_train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d.concat</w:t>
      </w:r>
      <w:proofErr w:type="spellEnd"/>
      <w:proofErr w:type="gram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y_train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y_test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.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ort_index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AF1B07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scending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AF1B07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A8FEE91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</w:t>
      </w:r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бучим</w:t>
      </w:r>
      <w:proofErr w:type="spellEnd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модель</w:t>
      </w:r>
      <w:proofErr w:type="spellEnd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а</w:t>
      </w:r>
      <w:proofErr w:type="spellEnd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всех данных за весь период</w:t>
      </w:r>
    </w:p>
    <w:p w14:paraId="6EBFEA25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f_model.fit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_train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y_train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386737E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Добавим в </w:t>
      </w:r>
      <w:proofErr w:type="spellStart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ловарь</w:t>
      </w:r>
      <w:proofErr w:type="spellEnd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ажность</w:t>
      </w:r>
      <w:proofErr w:type="spellEnd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ризнаков</w:t>
      </w:r>
      <w:proofErr w:type="spellEnd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(</w:t>
      </w:r>
      <w:proofErr w:type="spellStart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ключ-валюта</w:t>
      </w:r>
      <w:proofErr w:type="spellEnd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, </w:t>
      </w:r>
      <w:proofErr w:type="spellStart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начение-важность</w:t>
      </w:r>
      <w:proofErr w:type="spellEnd"/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признаков)</w:t>
      </w:r>
    </w:p>
    <w:p w14:paraId="680991E5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mportance_of_signs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urrency_item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= </w:t>
      </w:r>
      <w:proofErr w:type="spell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f_</w:t>
      </w:r>
      <w:proofErr w:type="gramStart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odel.feature</w:t>
      </w:r>
      <w:proofErr w:type="gram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_importances</w:t>
      </w:r>
      <w:proofErr w:type="spellEnd"/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PU times: total: 4min 8s</w:t>
      </w:r>
    </w:p>
    <w:p w14:paraId="18674506" w14:textId="4901F6A9" w:rsidR="00AF1B07" w:rsidRDefault="004D2999" w:rsidP="004D2999">
      <w:pPr>
        <w:pStyle w:val="TXT1"/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Wall time: 5min 28s</w:t>
      </w:r>
    </w:p>
    <w:p w14:paraId="0B448D91" w14:textId="72A8A4CC" w:rsidR="004D2999" w:rsidRDefault="004D2999" w:rsidP="00881455">
      <w:bookmarkStart w:id="50" w:name="_Toc172654999"/>
      <w:r w:rsidRPr="004D2999">
        <w:t xml:space="preserve">Отобразим </w:t>
      </w:r>
      <w:proofErr w:type="spellStart"/>
      <w:r w:rsidRPr="004D2999">
        <w:t>важность</w:t>
      </w:r>
      <w:proofErr w:type="spellEnd"/>
      <w:r w:rsidRPr="004D2999">
        <w:t xml:space="preserve"> </w:t>
      </w:r>
      <w:proofErr w:type="spellStart"/>
      <w:r w:rsidRPr="004D2999">
        <w:t>признаков</w:t>
      </w:r>
      <w:proofErr w:type="spellEnd"/>
      <w:r w:rsidRPr="004D2999">
        <w:t xml:space="preserve"> </w:t>
      </w:r>
      <w:proofErr w:type="spellStart"/>
      <w:r w:rsidRPr="004D2999">
        <w:t>на</w:t>
      </w:r>
      <w:proofErr w:type="spellEnd"/>
      <w:r w:rsidRPr="004D2999">
        <w:t xml:space="preserve"> </w:t>
      </w:r>
      <w:proofErr w:type="spellStart"/>
      <w:r w:rsidRPr="004D2999">
        <w:t>графике</w:t>
      </w:r>
      <w:bookmarkEnd w:id="50"/>
      <w:proofErr w:type="spellEnd"/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2B0C0483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D299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трисуем графики важности для всех валют</w:t>
      </w:r>
    </w:p>
    <w:p w14:paraId="0715E88A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тиль</w:t>
      </w:r>
      <w:proofErr w:type="spellEnd"/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аголовков</w:t>
      </w:r>
      <w:proofErr w:type="spellEnd"/>
    </w:p>
    <w:p w14:paraId="6E86AC87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3F95B24D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D2999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</w:t>
      </w:r>
      <w:proofErr w:type="spellStart"/>
      <w:r w:rsidRPr="004D2999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fontsize</w:t>
      </w:r>
      <w:proofErr w:type="spellEnd"/>
      <w:r w:rsidRPr="004D2999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6CE6062B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4F87836D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CC9C457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змер полотна</w:t>
      </w:r>
    </w:p>
    <w:p w14:paraId="037E0BFC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4D2999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gure</w:t>
      </w:r>
      <w:proofErr w:type="spellEnd"/>
      <w:proofErr w:type="gram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igsize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[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2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159E75E0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7B1CD61B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Рассчитаем количество строк в графике</w:t>
      </w:r>
    </w:p>
    <w:p w14:paraId="1C4ED1CE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eil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/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6D39964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EB044BA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бщий заголовок для всех графиков</w:t>
      </w:r>
    </w:p>
    <w:p w14:paraId="5B4984A3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4D2999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ptitle</w:t>
      </w:r>
      <w:proofErr w:type="spellEnd"/>
      <w:proofErr w:type="gram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D2999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Важность признаков для курса валюты'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2E723EBA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97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6FDD336B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9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140A8583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weight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D2999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old'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2B0ACF5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7EE81FF2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олучим список всех фичей</w:t>
      </w:r>
    </w:p>
    <w:p w14:paraId="2A1E8B50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eature_names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_</w:t>
      </w:r>
      <w:proofErr w:type="gramStart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train.columns</w:t>
      </w:r>
      <w:proofErr w:type="gram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values.tolist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70D35466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7659D32C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троим 4-е графика 2х2</w:t>
      </w:r>
    </w:p>
    <w:p w14:paraId="6F074494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key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D2999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D2999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umerate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mportance_of_signs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04DEDCE0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4D2999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</w:t>
      </w:r>
      <w:proofErr w:type="spellEnd"/>
      <w:proofErr w:type="gram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+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4CC41A2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ставляем русский перевод если он есть, или оригинал, если перевода нет</w:t>
      </w:r>
    </w:p>
    <w:p w14:paraId="5AFECFE6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text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key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  <w:r w:rsidRPr="004D2999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get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key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4D2999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key</w:t>
      </w:r>
    </w:p>
    <w:p w14:paraId="7C7A81B1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4D2999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tle</w:t>
      </w:r>
      <w:proofErr w:type="spellEnd"/>
      <w:proofErr w:type="gram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text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dict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2CE6D06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Задаём размер </w:t>
      </w:r>
      <w:proofErr w:type="spellStart"/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шривта</w:t>
      </w:r>
      <w:proofErr w:type="spellEnd"/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угол поворота текста для осей X и Y</w:t>
      </w:r>
    </w:p>
    <w:p w14:paraId="44392D43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4D2999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xticks</w:t>
      </w:r>
      <w:proofErr w:type="spellEnd"/>
      <w:proofErr w:type="gram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08A3204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4D2999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ticks</w:t>
      </w:r>
      <w:proofErr w:type="spellEnd"/>
      <w:proofErr w:type="gram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0ADA9A8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сстояние меду графиками</w:t>
      </w:r>
    </w:p>
    <w:p w14:paraId="11526295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4D2999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s</w:t>
      </w:r>
      <w:proofErr w:type="gramEnd"/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_adjust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wspace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6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space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D2999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4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09CABB9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трисовываем</w:t>
      </w:r>
      <w:proofErr w:type="spellEnd"/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графики</w:t>
      </w:r>
    </w:p>
    <w:p w14:paraId="35749786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4D2999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barh</w:t>
      </w:r>
      <w:proofErr w:type="spellEnd"/>
      <w:proofErr w:type="gram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eature_names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mportance_of_signs</w:t>
      </w:r>
      <w:proofErr w:type="spell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D2999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key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54E5B5D0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0B7CC701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D2999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вести графики на экран</w:t>
      </w:r>
    </w:p>
    <w:p w14:paraId="4CEB2E0E" w14:textId="77777777" w:rsidR="004D2999" w:rsidRPr="004D2999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4D2999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lastRenderedPageBreak/>
        <w:t>plt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4D2999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how</w:t>
      </w:r>
      <w:proofErr w:type="spellEnd"/>
      <w:proofErr w:type="gramEnd"/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03AA334F" w14:textId="63BAA21C" w:rsidR="004D2999" w:rsidRDefault="00A91166" w:rsidP="00A91166">
      <w:pPr>
        <w:pStyle w:val="ab"/>
        <w:rPr>
          <w:lang w:val="en-US"/>
        </w:rPr>
      </w:pPr>
      <w:r>
        <w:rPr>
          <w:lang w:val="en-US"/>
        </w:rPr>
        <w:drawing>
          <wp:inline distT="0" distB="0" distL="0" distR="0" wp14:anchorId="09EA0735" wp14:editId="2C3EDBD7">
            <wp:extent cx="6120130" cy="5040630"/>
            <wp:effectExtent l="0" t="0" r="0" b="7620"/>
            <wp:docPr id="908956395" name="Рисунок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8956395" name="Рисунок 908956395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040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21F89" w14:textId="3D32BE11" w:rsidR="004D2999" w:rsidRPr="00E96CC6" w:rsidRDefault="00E96CC6" w:rsidP="00E96CC6">
      <w:pPr>
        <w:pStyle w:val="a0"/>
      </w:pPr>
      <w:bookmarkStart w:id="51" w:name="_Toc172655000"/>
      <w:r w:rsidRPr="00E96CC6"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51"/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AF2454" w:rsidRDefault="00E96CC6" w:rsidP="00E96CC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AF245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96CC6" w:rsidRDefault="00E96CC6" w:rsidP="00E96CC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E96CC6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proofErr w:type="spellEnd"/>
    </w:p>
    <w:p w14:paraId="30325086" w14:textId="53312717" w:rsidR="004D2999" w:rsidRDefault="00AF2454" w:rsidP="00A91166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41E64864" w14:textId="5EF9A677" w:rsidR="00E96CC6" w:rsidRDefault="00AF2454" w:rsidP="00A91166">
      <w:pPr>
        <w:pStyle w:val="ab"/>
      </w:pPr>
      <w:r>
        <w:drawing>
          <wp:inline distT="0" distB="0" distL="0" distR="0" wp14:anchorId="2A740996" wp14:editId="34F72793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AF2454" w:rsidRDefault="00AF2454" w:rsidP="00AF245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AF245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AF2454" w:rsidRDefault="00AF2454" w:rsidP="00AF245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_mean</w:t>
      </w:r>
      <w:proofErr w:type="spellEnd"/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</w:t>
      </w:r>
      <w:proofErr w:type="gramStart"/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fo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AF245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groupby</w:t>
      </w:r>
      <w:proofErr w:type="spellEnd"/>
      <w:proofErr w:type="gramEnd"/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proofErr w:type="spellEnd"/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currency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, </w:t>
      </w:r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s_index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AF245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</w:t>
      </w:r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gg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{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ean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).</w:t>
      </w:r>
      <w:r w:rsidRPr="00AF245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name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{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_mean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).</w:t>
      </w:r>
      <w:r w:rsidRPr="00AF245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ort_values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by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_mean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B0CBEB5" w14:textId="77777777" w:rsidR="00AF2454" w:rsidRDefault="00AF2454" w:rsidP="00AF2454">
      <w:pPr>
        <w:pStyle w:val="TXT1"/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</w:pPr>
      <w:proofErr w:type="spellStart"/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_mean</w:t>
      </w:r>
      <w:proofErr w:type="spellEnd"/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6E7FED6" w14:textId="00614486" w:rsidR="00AF2454" w:rsidRDefault="00E7215B" w:rsidP="00A91166">
      <w:pPr>
        <w:pStyle w:val="ab"/>
        <w:rPr>
          <w:lang w:val="en-US"/>
        </w:rPr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7AD3D2" w14:textId="6B0F5546" w:rsidR="00AF2454" w:rsidRPr="00E7215B" w:rsidRDefault="00E7215B" w:rsidP="00E7215B">
      <w:pPr>
        <w:pStyle w:val="Title"/>
        <w:rPr>
          <w:lang w:val="ru-RU"/>
        </w:rPr>
      </w:pPr>
      <w:r w:rsidRPr="00E7215B">
        <w:rPr>
          <w:lang w:val="ru-RU"/>
        </w:rPr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1F078EB7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7215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трисуем графики важности для всех валют</w:t>
      </w:r>
    </w:p>
    <w:p w14:paraId="7FFABABF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тиль</w:t>
      </w:r>
      <w:proofErr w:type="spellEnd"/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аголовков</w:t>
      </w:r>
      <w:proofErr w:type="spellEnd"/>
    </w:p>
    <w:p w14:paraId="50DB4166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0668C465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</w:t>
      </w:r>
      <w:proofErr w:type="spellStart"/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fontsize</w:t>
      </w:r>
      <w:proofErr w:type="spellEnd"/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7C42FE1A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311B1A1E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77C5AF50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змер полотна</w:t>
      </w:r>
    </w:p>
    <w:p w14:paraId="75E375AA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E7215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gure</w:t>
      </w:r>
      <w:proofErr w:type="spellEnd"/>
      <w:proofErr w:type="gram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igsize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[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2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3225E049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721A2F27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lastRenderedPageBreak/>
        <w:t># Общий заголовок для всех графиков</w:t>
      </w:r>
    </w:p>
    <w:p w14:paraId="718FD4D0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E7215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ptitle</w:t>
      </w:r>
      <w:proofErr w:type="spellEnd"/>
      <w:proofErr w:type="gram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Средняя ошибка модели в процентах</w:t>
      </w:r>
      <w:r w:rsidRPr="00E7215B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в </w:t>
      </w:r>
      <w:proofErr w:type="spellStart"/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зависмости</w:t>
      </w:r>
      <w:proofErr w:type="spellEnd"/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от длительности предсказаний'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35E43443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99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0EB5BC32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9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6D017313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weight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old'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BA8807C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A55F422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Рассчитаем количество строк в графике</w:t>
      </w:r>
    </w:p>
    <w:p w14:paraId="0E83832A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eil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/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64B8852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7AB9961D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троим 4-е графика 2х2</w:t>
      </w:r>
    </w:p>
    <w:p w14:paraId="3CC0DF0E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E7215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E7215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umerate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4E39F420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E7215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</w:t>
      </w:r>
      <w:proofErr w:type="spellEnd"/>
      <w:proofErr w:type="gram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+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05759E0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ставляем русский перевод если он есть, или оригинал, если перевода нет</w:t>
      </w:r>
    </w:p>
    <w:p w14:paraId="521FAF94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text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  <w:r w:rsidRPr="00E7215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get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E7215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</w:p>
    <w:p w14:paraId="249FAC5D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E7215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tle</w:t>
      </w:r>
      <w:proofErr w:type="spellEnd"/>
      <w:proofErr w:type="gram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text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dict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CA43F55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Задаём размер </w:t>
      </w:r>
      <w:proofErr w:type="spellStart"/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шривта</w:t>
      </w:r>
      <w:proofErr w:type="spellEnd"/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угол поворота текста для осей X и Y</w:t>
      </w:r>
    </w:p>
    <w:p w14:paraId="641E67A9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E7215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xticks</w:t>
      </w:r>
      <w:proofErr w:type="spellEnd"/>
      <w:proofErr w:type="gram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D7B98AE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E7215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ticks</w:t>
      </w:r>
      <w:proofErr w:type="spellEnd"/>
      <w:proofErr w:type="gram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99D46B2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сстояние меду графиками</w:t>
      </w:r>
    </w:p>
    <w:p w14:paraId="71ADDB53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E7215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s</w:t>
      </w:r>
      <w:proofErr w:type="gramEnd"/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_adjust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wspace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6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space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4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5C3F5FD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</w:t>
      </w:r>
    </w:p>
    <w:p w14:paraId="39C0C80C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трисовываем</w:t>
      </w:r>
      <w:proofErr w:type="spellEnd"/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графики</w:t>
      </w:r>
    </w:p>
    <w:p w14:paraId="33C745BC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ntainer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E7215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barh</w:t>
      </w:r>
      <w:proofErr w:type="spellEnd"/>
      <w:proofErr w:type="gram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_mean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query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currency</w:t>
      </w:r>
      <w:proofErr w:type="spellEnd"/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== "</w:t>
      </w:r>
      <w:r w:rsidRPr="00E7215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E7215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'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[</w:t>
      </w:r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proofErr w:type="spellEnd"/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, 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_mean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query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E7215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currency</w:t>
      </w:r>
      <w:proofErr w:type="spellEnd"/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== "</w:t>
      </w:r>
      <w:r w:rsidRPr="00E7215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E7215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'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[</w:t>
      </w:r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error_mean</w:t>
      </w:r>
      <w:proofErr w:type="spellEnd"/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, 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)</w:t>
      </w:r>
    </w:p>
    <w:p w14:paraId="7ECAFACF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C04DC45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E7215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bar_</w:t>
      </w:r>
      <w:proofErr w:type="gramStart"/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abel</w:t>
      </w:r>
      <w:proofErr w:type="spell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ntainer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adding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-</w:t>
      </w:r>
      <w:r w:rsidRPr="00E7215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7215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or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E7215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lack'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18333AE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51629AA3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7215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вести графики на экран</w:t>
      </w:r>
    </w:p>
    <w:p w14:paraId="4ED345F1" w14:textId="77777777" w:rsidR="00E7215B" w:rsidRPr="00E7215B" w:rsidRDefault="00E7215B" w:rsidP="00E7215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E7215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E7215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how</w:t>
      </w:r>
      <w:proofErr w:type="spellEnd"/>
      <w:proofErr w:type="gramEnd"/>
      <w:r w:rsidRPr="00E7215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38DE576E" w14:textId="1EC25AD3" w:rsidR="00E7215B" w:rsidRDefault="00A91166" w:rsidP="00A91166">
      <w:pPr>
        <w:pStyle w:val="ab"/>
      </w:pPr>
      <w:r>
        <w:drawing>
          <wp:inline distT="0" distB="0" distL="0" distR="0" wp14:anchorId="2123022F" wp14:editId="32DB9062">
            <wp:extent cx="6120130" cy="5675630"/>
            <wp:effectExtent l="0" t="0" r="0" b="1270"/>
            <wp:docPr id="1589173675" name="Рисунок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9173675" name="Рисунок 1589173675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675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E52EF" w14:textId="77777777" w:rsidR="00E7215B" w:rsidRDefault="00E7215B" w:rsidP="0059667B"/>
    <w:p w14:paraId="55660BF0" w14:textId="77777777" w:rsidR="00E7215B" w:rsidRPr="00E7215B" w:rsidRDefault="00E7215B" w:rsidP="0059667B"/>
    <w:p w14:paraId="75666BC6" w14:textId="5766021F" w:rsidR="00B40711" w:rsidRPr="00E825B6" w:rsidRDefault="000A390E" w:rsidP="00C45742">
      <w:pPr>
        <w:pStyle w:val="a1"/>
      </w:pPr>
      <w:bookmarkStart w:id="52" w:name="_Toc172357319"/>
      <w:r w:rsidRPr="00E825B6">
        <w:lastRenderedPageBreak/>
        <w:t>Вывод</w:t>
      </w:r>
      <w:bookmarkEnd w:id="52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741331F" w14:textId="7E950979" w:rsidR="004E1F3C" w:rsidRPr="00E825B6" w:rsidRDefault="004E1F3C" w:rsidP="00BA4E3D">
      <w:pPr>
        <w:rPr>
          <w:color w:val="auto"/>
        </w:rPr>
        <w:sectPr w:rsidR="004E1F3C" w:rsidRPr="00E825B6" w:rsidSect="0069180E">
          <w:footerReference w:type="default" r:id="rId22"/>
          <w:footerReference w:type="first" r:id="rId23"/>
          <w:pgSz w:w="11906" w:h="16838"/>
          <w:pgMar w:top="1134" w:right="567" w:bottom="1134" w:left="1701" w:header="709" w:footer="85" w:gutter="0"/>
          <w:pgNumType w:start="1"/>
          <w:cols w:space="708"/>
          <w:docGrid w:linePitch="360"/>
        </w:sectPr>
      </w:pPr>
    </w:p>
    <w:p w14:paraId="696F4AF5" w14:textId="2F657BFE" w:rsidR="001764F1" w:rsidRDefault="00E51D1E" w:rsidP="0071362C">
      <w:pPr>
        <w:pStyle w:val="a1"/>
      </w:pPr>
      <w:bookmarkStart w:id="53" w:name="_Toc172357320"/>
      <w:r>
        <w:lastRenderedPageBreak/>
        <w:t>Литература</w:t>
      </w:r>
      <w:bookmarkEnd w:id="53"/>
    </w:p>
    <w:p w14:paraId="7D45C3C6" w14:textId="77777777" w:rsidR="00D9685E" w:rsidRPr="00D9685E" w:rsidRDefault="000A34AC" w:rsidP="00D9685E">
      <w:pPr>
        <w:pStyle w:val="af9"/>
        <w:rPr>
          <w:rFonts w:cs="Times New Roman"/>
        </w:rPr>
      </w:pPr>
      <w:r>
        <w:fldChar w:fldCharType="begin"/>
      </w:r>
      <w:r w:rsidR="00D9685E">
        <w:instrText xml:space="preserve"> ADDIN ZOTERO_BIBL {"uncited":[],"omitted":[],"custom":[]} CSL_BIBLIOGRAPHY </w:instrText>
      </w:r>
      <w:r>
        <w:fldChar w:fldCharType="separate"/>
      </w:r>
      <w:r w:rsidR="00D9685E" w:rsidRPr="00D9685E">
        <w:rPr>
          <w:rFonts w:cs="Times New Roman"/>
        </w:rPr>
        <w:t>1. Факторы, влияющие на формирование курса рубля  Е. Я. Волков. – URL: https://view.officeapps.live.com/op/view.aspx?src=https%3A%2F%2Fwww.kubsu.ru%2Fsites%2Fdefault%2Ffiles%2Fusers%2F21365%2Fportfolio%2Fmvko_i_fo_kursovaya.docx&amp;wdOrigin=BROWSELINK (дата обращения: 11.07.2024)  – Текст: электронный.</w:t>
      </w:r>
    </w:p>
    <w:p w14:paraId="78746D53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2. Кросс валидация для временных рядов в python  Прикладная статистика. – URL: https://www.youtube.com/watch?v=l2vhtyWp_ck (дата обращения: 21.07.2024)  – Текст: электронный.</w:t>
      </w:r>
    </w:p>
    <w:p w14:paraId="259306A9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3. Особенности методов машинного обучения для прогнозирования курса валют  Е. В. Сангаджиева, Г. А. Оргдаева. – URL: https://files.scienceforum.ru/pdf/2020/5e04936d95941.pdf (дата обращения: 11.07.2024)  – Текст: электронный.</w:t>
      </w:r>
    </w:p>
    <w:p w14:paraId="14733E77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4. Основы работы в Jupyter/Jupiter Notebook и JupyterLab — Python Tutorial  И. Шамаев. – URL: https://python.ivan-shamaev.ru/jupiterlab-jupyter-notebook-install-python-tutorial/ (дата обращения: 19.07.2024)  – Текст: электронный.</w:t>
      </w:r>
    </w:p>
    <w:p w14:paraId="24301022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5. ДЗ «Погружение в Python». Семинар 7. Файлы и файловая система  Е. В. Эгипти. – URL: https://github.com/uc20100/python_2/blob/main/seminar_7/file_func/task_home_work.py (дата обращения: 21.07.2024)  – Текст: электронный.</w:t>
      </w:r>
    </w:p>
    <w:p w14:paraId="62E7A4F7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6. Ключевые индикаторы  InvestFunds. – URL: https://investfunds.ru/indicators/key-indexes/ (дата обращения: 20.07.2024)  – Текст: электронный.</w:t>
      </w:r>
    </w:p>
    <w:p w14:paraId="6BB095E8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7. Курсы валют  InvestFunds. – URL: https://investfunds.ru/indicators/currency/ (дата обращения: 20.07.2024)  – Текст: электронный.</w:t>
      </w:r>
    </w:p>
    <w:p w14:paraId="7073E0FC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8. Debugger  JupiterLab. – URL: https://jupyterlab.readthedocs.io/en/4.1.x/user/debugger.html (дата обращения: 19.07.2024)  – Текст: электронный.</w:t>
      </w:r>
    </w:p>
    <w:p w14:paraId="288B1F8E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9. pandas.DataFrame.resample  Pandas. – URL: https://pandas.pydata.org/docs/reference/api/pandas.DataFrame.resample.html (дата обращения: 21.07.2024)  – Текст: электронный.</w:t>
      </w:r>
    </w:p>
    <w:p w14:paraId="7C4655BC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10. TimeSeriesSplit  sklearn. – URL: https://scikit-learn.org/stable/modules/generated/sklearn.model_selection.TimeSeriesSplit.html (дата обращения: 21.07.2024)  – Текст: электронный.</w:t>
      </w:r>
    </w:p>
    <w:p w14:paraId="3154149E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11. Как легко обрабатывать данные временных рядов. – URL: 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 (дата обращения: 21.07.2024)  – Текст: электронный.</w:t>
      </w:r>
    </w:p>
    <w:p w14:paraId="01A7CD0A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12. Anaconda. – URL: https://www.anaconda.com/ (дата обращения: 19.07.2024)  – Текст: электронный.</w:t>
      </w:r>
    </w:p>
    <w:p w14:paraId="1D71B1BB" w14:textId="77777777" w:rsidR="00D9685E" w:rsidRPr="00D9685E" w:rsidRDefault="00D9685E" w:rsidP="00D9685E">
      <w:pPr>
        <w:pStyle w:val="af9"/>
        <w:rPr>
          <w:rFonts w:cs="Times New Roman"/>
          <w:lang w:val="en-US"/>
        </w:rPr>
      </w:pPr>
      <w:r w:rsidRPr="00D9685E">
        <w:rPr>
          <w:rFonts w:cs="Times New Roman"/>
          <w:lang w:val="en-US"/>
        </w:rPr>
        <w:t>13. Time series / date functionality  Pandas. – URL: https://pandas.pydata.org/docs/user_guide/timeseries.html (</w:t>
      </w:r>
      <w:r w:rsidRPr="00D9685E">
        <w:rPr>
          <w:rFonts w:cs="Times New Roman"/>
        </w:rPr>
        <w:t>дата</w:t>
      </w:r>
      <w:r w:rsidRPr="00D9685E">
        <w:rPr>
          <w:rFonts w:cs="Times New Roman"/>
          <w:lang w:val="en-US"/>
        </w:rPr>
        <w:t xml:space="preserve"> </w:t>
      </w:r>
      <w:r w:rsidRPr="00D9685E">
        <w:rPr>
          <w:rFonts w:cs="Times New Roman"/>
        </w:rPr>
        <w:t>обращения</w:t>
      </w:r>
      <w:r w:rsidRPr="00D9685E">
        <w:rPr>
          <w:rFonts w:cs="Times New Roman"/>
          <w:lang w:val="en-US"/>
        </w:rPr>
        <w:t xml:space="preserve">: 21.07.2024)  – </w:t>
      </w:r>
      <w:r w:rsidRPr="00D9685E">
        <w:rPr>
          <w:rFonts w:cs="Times New Roman"/>
        </w:rPr>
        <w:t>Текст</w:t>
      </w:r>
      <w:r w:rsidRPr="00D9685E">
        <w:rPr>
          <w:rFonts w:cs="Times New Roman"/>
          <w:lang w:val="en-US"/>
        </w:rPr>
        <w:t xml:space="preserve">: </w:t>
      </w:r>
      <w:r w:rsidRPr="00D9685E">
        <w:rPr>
          <w:rFonts w:cs="Times New Roman"/>
        </w:rPr>
        <w:t>электронный</w:t>
      </w:r>
      <w:r w:rsidRPr="00D9685E">
        <w:rPr>
          <w:rFonts w:cs="Times New Roman"/>
          <w:lang w:val="en-US"/>
        </w:rPr>
        <w:t>.</w:t>
      </w:r>
    </w:p>
    <w:p w14:paraId="6FCF18CA" w14:textId="23AA6C29" w:rsidR="00B80008" w:rsidRPr="00AF2C64" w:rsidRDefault="000A34AC" w:rsidP="001C404E">
      <w:pPr>
        <w:rPr>
          <w:lang w:val="en-US"/>
        </w:rPr>
      </w:pPr>
      <w:r>
        <w:fldChar w:fldCharType="end"/>
      </w:r>
    </w:p>
    <w:p w14:paraId="4E087E9A" w14:textId="77777777" w:rsidR="00903CAA" w:rsidRPr="00AF2C64" w:rsidRDefault="00903CAA" w:rsidP="00B80008">
      <w:pPr>
        <w:rPr>
          <w:lang w:val="en-US"/>
        </w:rPr>
      </w:pPr>
    </w:p>
    <w:sectPr w:rsidR="00903CAA" w:rsidRPr="00AF2C64" w:rsidSect="005F1980">
      <w:pgSz w:w="11906" w:h="16838"/>
      <w:pgMar w:top="1134" w:right="851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7FC6B10" w14:textId="77777777" w:rsidR="006E7C0F" w:rsidRDefault="006E7C0F" w:rsidP="002F4228">
      <w:r>
        <w:separator/>
      </w:r>
    </w:p>
  </w:endnote>
  <w:endnote w:type="continuationSeparator" w:id="0">
    <w:p w14:paraId="2370356F" w14:textId="77777777" w:rsidR="006E7C0F" w:rsidRDefault="006E7C0F" w:rsidP="002F4228">
      <w:r>
        <w:continuationSeparator/>
      </w:r>
    </w:p>
  </w:endnote>
  <w:endnote w:type="continuationNotice" w:id="1">
    <w:p w14:paraId="08FBD67D" w14:textId="77777777" w:rsidR="006E7C0F" w:rsidRDefault="006E7C0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9E878670-CE97-4972-B201-49C87474FFDC}"/>
    <w:embedBold r:id="rId2" w:fontKey="{2673B160-74B3-44D2-8F78-175269DEF43D}"/>
    <w:embedItalic r:id="rId3" w:fontKey="{052ACAE8-5E5F-4A05-B194-C9306BE9EDA7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D28A9607-6825-47C6-909A-F88C04CB0BDA}"/>
    <w:embedBold r:id="rId5" w:fontKey="{4708CDFB-7BA7-4D5F-BDDC-321EC2286847}"/>
    <w:embedItalic r:id="rId6" w:fontKey="{5CA5A3F9-932C-493F-A17C-FAC6BFF57FE9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AB9DEFB1-1D57-4727-B4A5-FBED36439E25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DE7048F5-A1A2-4220-88FC-316665812B1E}"/>
    <w:embedItalic r:id="rId9" w:fontKey="{5A4BCAC8-B751-4C84-B23B-10A9E891008A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77777777" w:rsidR="001A44C8" w:rsidRDefault="001A44C8">
    <w:pPr>
      <w:pStyle w:val="af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DEAE84B" w14:textId="77777777" w:rsidR="006E7C0F" w:rsidRDefault="006E7C0F" w:rsidP="002F4228">
      <w:r>
        <w:separator/>
      </w:r>
    </w:p>
  </w:footnote>
  <w:footnote w:type="continuationSeparator" w:id="0">
    <w:p w14:paraId="1543CB16" w14:textId="77777777" w:rsidR="006E7C0F" w:rsidRDefault="006E7C0F" w:rsidP="002F4228">
      <w:r>
        <w:continuationSeparator/>
      </w:r>
    </w:p>
  </w:footnote>
  <w:footnote w:type="continuationNotice" w:id="1">
    <w:p w14:paraId="05298487" w14:textId="77777777" w:rsidR="006E7C0F" w:rsidRDefault="006E7C0F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21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3F23"/>
    <w:rsid w:val="000043D9"/>
    <w:rsid w:val="00004E71"/>
    <w:rsid w:val="00005EFD"/>
    <w:rsid w:val="0000677F"/>
    <w:rsid w:val="000069B4"/>
    <w:rsid w:val="00012328"/>
    <w:rsid w:val="000142C8"/>
    <w:rsid w:val="00014303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B66"/>
    <w:rsid w:val="000D75AD"/>
    <w:rsid w:val="000D78DF"/>
    <w:rsid w:val="000D791A"/>
    <w:rsid w:val="000E0917"/>
    <w:rsid w:val="000E1055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50D8"/>
    <w:rsid w:val="00105261"/>
    <w:rsid w:val="00105276"/>
    <w:rsid w:val="0011023C"/>
    <w:rsid w:val="001104B7"/>
    <w:rsid w:val="0011162E"/>
    <w:rsid w:val="00113305"/>
    <w:rsid w:val="0011454B"/>
    <w:rsid w:val="0011543F"/>
    <w:rsid w:val="00116BD2"/>
    <w:rsid w:val="00121A1E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2B80"/>
    <w:rsid w:val="00153B8C"/>
    <w:rsid w:val="00154CFE"/>
    <w:rsid w:val="00155C0D"/>
    <w:rsid w:val="00156849"/>
    <w:rsid w:val="0016017C"/>
    <w:rsid w:val="001603CD"/>
    <w:rsid w:val="001607A1"/>
    <w:rsid w:val="00161151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1515"/>
    <w:rsid w:val="001A1E85"/>
    <w:rsid w:val="001A325B"/>
    <w:rsid w:val="001A3A7E"/>
    <w:rsid w:val="001A3E05"/>
    <w:rsid w:val="001A3FE1"/>
    <w:rsid w:val="001A44C8"/>
    <w:rsid w:val="001A72A5"/>
    <w:rsid w:val="001A7F04"/>
    <w:rsid w:val="001B2B2A"/>
    <w:rsid w:val="001B3424"/>
    <w:rsid w:val="001B36DA"/>
    <w:rsid w:val="001B563E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40BF"/>
    <w:rsid w:val="001F41BB"/>
    <w:rsid w:val="001F438C"/>
    <w:rsid w:val="001F4DD6"/>
    <w:rsid w:val="001F56D0"/>
    <w:rsid w:val="001F5AFE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DB7"/>
    <w:rsid w:val="00210B20"/>
    <w:rsid w:val="00210B32"/>
    <w:rsid w:val="00210F2D"/>
    <w:rsid w:val="002114D8"/>
    <w:rsid w:val="0021272D"/>
    <w:rsid w:val="002127C2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573"/>
    <w:rsid w:val="002C7729"/>
    <w:rsid w:val="002C7E5A"/>
    <w:rsid w:val="002D0D12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AC4"/>
    <w:rsid w:val="00335E9C"/>
    <w:rsid w:val="00335F89"/>
    <w:rsid w:val="00337154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4BD8"/>
    <w:rsid w:val="00355C89"/>
    <w:rsid w:val="00356767"/>
    <w:rsid w:val="0035712E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01BB"/>
    <w:rsid w:val="00391FC8"/>
    <w:rsid w:val="00392479"/>
    <w:rsid w:val="00394B3D"/>
    <w:rsid w:val="00394E38"/>
    <w:rsid w:val="003951AB"/>
    <w:rsid w:val="00395ADB"/>
    <w:rsid w:val="00395DE7"/>
    <w:rsid w:val="003A0A9F"/>
    <w:rsid w:val="003A0B1A"/>
    <w:rsid w:val="003A12D2"/>
    <w:rsid w:val="003A1AB7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E66"/>
    <w:rsid w:val="003B5631"/>
    <w:rsid w:val="003B61BD"/>
    <w:rsid w:val="003B6D6C"/>
    <w:rsid w:val="003B72F9"/>
    <w:rsid w:val="003B7499"/>
    <w:rsid w:val="003B78DA"/>
    <w:rsid w:val="003B79B0"/>
    <w:rsid w:val="003C0145"/>
    <w:rsid w:val="003C18FB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3082"/>
    <w:rsid w:val="0048382F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5B27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3173"/>
    <w:rsid w:val="00534330"/>
    <w:rsid w:val="00535DD3"/>
    <w:rsid w:val="00536E7D"/>
    <w:rsid w:val="005375BD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1B0E"/>
    <w:rsid w:val="005C2002"/>
    <w:rsid w:val="005C2A22"/>
    <w:rsid w:val="005C3D48"/>
    <w:rsid w:val="005C4686"/>
    <w:rsid w:val="005C46EF"/>
    <w:rsid w:val="005C5D0D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7036"/>
    <w:rsid w:val="00617360"/>
    <w:rsid w:val="00617452"/>
    <w:rsid w:val="0062022D"/>
    <w:rsid w:val="00620605"/>
    <w:rsid w:val="006211F1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52E3"/>
    <w:rsid w:val="0067546C"/>
    <w:rsid w:val="00677DCE"/>
    <w:rsid w:val="00680167"/>
    <w:rsid w:val="006802EE"/>
    <w:rsid w:val="006802FD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C0F"/>
    <w:rsid w:val="006E7D2F"/>
    <w:rsid w:val="006F01F4"/>
    <w:rsid w:val="006F0925"/>
    <w:rsid w:val="006F0C4A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30E"/>
    <w:rsid w:val="007A5AF9"/>
    <w:rsid w:val="007A688B"/>
    <w:rsid w:val="007A72C1"/>
    <w:rsid w:val="007A79E4"/>
    <w:rsid w:val="007B08DB"/>
    <w:rsid w:val="007B0DF1"/>
    <w:rsid w:val="007B0F09"/>
    <w:rsid w:val="007B1CC9"/>
    <w:rsid w:val="007B2037"/>
    <w:rsid w:val="007B2079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7DBE"/>
    <w:rsid w:val="0085038E"/>
    <w:rsid w:val="00850D79"/>
    <w:rsid w:val="0085185A"/>
    <w:rsid w:val="00852003"/>
    <w:rsid w:val="0085245B"/>
    <w:rsid w:val="00852C67"/>
    <w:rsid w:val="00853164"/>
    <w:rsid w:val="008532ED"/>
    <w:rsid w:val="00855B3B"/>
    <w:rsid w:val="00857472"/>
    <w:rsid w:val="008611D9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710E1"/>
    <w:rsid w:val="008714E1"/>
    <w:rsid w:val="008716E8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B1703"/>
    <w:rsid w:val="008B2142"/>
    <w:rsid w:val="008B3E7F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6C4"/>
    <w:rsid w:val="008F07F4"/>
    <w:rsid w:val="008F08F0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B64"/>
    <w:rsid w:val="00913CFF"/>
    <w:rsid w:val="00914968"/>
    <w:rsid w:val="00914F29"/>
    <w:rsid w:val="00915976"/>
    <w:rsid w:val="009161E7"/>
    <w:rsid w:val="009168A3"/>
    <w:rsid w:val="00916B25"/>
    <w:rsid w:val="00916EF5"/>
    <w:rsid w:val="009170F7"/>
    <w:rsid w:val="009208D4"/>
    <w:rsid w:val="00921F83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46A4"/>
    <w:rsid w:val="00984C19"/>
    <w:rsid w:val="009917F8"/>
    <w:rsid w:val="00992283"/>
    <w:rsid w:val="0099394F"/>
    <w:rsid w:val="00993DF8"/>
    <w:rsid w:val="00994D8C"/>
    <w:rsid w:val="00995557"/>
    <w:rsid w:val="00995CB9"/>
    <w:rsid w:val="00995F04"/>
    <w:rsid w:val="009974F6"/>
    <w:rsid w:val="009979D0"/>
    <w:rsid w:val="009A01CD"/>
    <w:rsid w:val="009A159F"/>
    <w:rsid w:val="009A24B9"/>
    <w:rsid w:val="009A297A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2160"/>
    <w:rsid w:val="009D2A50"/>
    <w:rsid w:val="009D36A7"/>
    <w:rsid w:val="009D37E6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C82"/>
    <w:rsid w:val="00A4663B"/>
    <w:rsid w:val="00A46FFE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4A24"/>
    <w:rsid w:val="00A96FC7"/>
    <w:rsid w:val="00AA0243"/>
    <w:rsid w:val="00AA11F9"/>
    <w:rsid w:val="00AA2F1E"/>
    <w:rsid w:val="00AA7A0E"/>
    <w:rsid w:val="00AB09C9"/>
    <w:rsid w:val="00AB1942"/>
    <w:rsid w:val="00AB2155"/>
    <w:rsid w:val="00AB21EF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76F"/>
    <w:rsid w:val="00BA1003"/>
    <w:rsid w:val="00BA32EE"/>
    <w:rsid w:val="00BA417A"/>
    <w:rsid w:val="00BA4B27"/>
    <w:rsid w:val="00BA4E3D"/>
    <w:rsid w:val="00BA6A29"/>
    <w:rsid w:val="00BA7FC1"/>
    <w:rsid w:val="00BB01F8"/>
    <w:rsid w:val="00BB3E05"/>
    <w:rsid w:val="00BB5219"/>
    <w:rsid w:val="00BB524D"/>
    <w:rsid w:val="00BC0AD1"/>
    <w:rsid w:val="00BC0D9A"/>
    <w:rsid w:val="00BC10E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30C"/>
    <w:rsid w:val="00CA1DB0"/>
    <w:rsid w:val="00CA21FB"/>
    <w:rsid w:val="00CA233B"/>
    <w:rsid w:val="00CA27E2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2690"/>
    <w:rsid w:val="00D62EF6"/>
    <w:rsid w:val="00D63042"/>
    <w:rsid w:val="00D651BB"/>
    <w:rsid w:val="00D654DA"/>
    <w:rsid w:val="00D65E1B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5E6"/>
    <w:rsid w:val="00E12AD5"/>
    <w:rsid w:val="00E12E28"/>
    <w:rsid w:val="00E148F4"/>
    <w:rsid w:val="00E148F6"/>
    <w:rsid w:val="00E15B5F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35A6"/>
    <w:rsid w:val="00E33940"/>
    <w:rsid w:val="00E3431A"/>
    <w:rsid w:val="00E34495"/>
    <w:rsid w:val="00E35112"/>
    <w:rsid w:val="00E3710A"/>
    <w:rsid w:val="00E3728E"/>
    <w:rsid w:val="00E378F3"/>
    <w:rsid w:val="00E37D14"/>
    <w:rsid w:val="00E413AF"/>
    <w:rsid w:val="00E43FA7"/>
    <w:rsid w:val="00E45433"/>
    <w:rsid w:val="00E45706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66F1"/>
    <w:rsid w:val="00E96CC6"/>
    <w:rsid w:val="00E96FB7"/>
    <w:rsid w:val="00EA0946"/>
    <w:rsid w:val="00EA0BA0"/>
    <w:rsid w:val="00EA148E"/>
    <w:rsid w:val="00EA1B3A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FC"/>
    <w:rsid w:val="00F12A94"/>
    <w:rsid w:val="00F1528C"/>
    <w:rsid w:val="00F157AC"/>
    <w:rsid w:val="00F16D61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3D8"/>
    <w:rsid w:val="00F25A96"/>
    <w:rsid w:val="00F26CE3"/>
    <w:rsid w:val="00F272EA"/>
    <w:rsid w:val="00F27DBB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902685"/>
    <w:pPr>
      <w:tabs>
        <w:tab w:val="left" w:pos="880"/>
        <w:tab w:val="right" w:leader="dot" w:pos="9345"/>
      </w:tabs>
      <w:ind w:left="284" w:right="284" w:firstLine="28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9C57A8"/>
    <w:pPr>
      <w:keepNext/>
      <w:spacing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9C57A8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8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881455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881455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881455"/>
    <w:pPr>
      <w:pageBreakBefore/>
      <w:numPr>
        <w:numId w:val="32"/>
      </w:numPr>
      <w:spacing w:after="240" w:line="360" w:lineRule="auto"/>
      <w:ind w:left="567" w:firstLine="0"/>
      <w:jc w:val="center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541E58"/>
    <w:pPr>
      <w:spacing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hyperlink" Target="https://investfunds.ru/" TargetMode="External"/><Relationship Id="rId17" Type="http://schemas.openxmlformats.org/officeDocument/2006/relationships/image" Target="media/image6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footer" Target="footer4.xml"/><Relationship Id="rId10" Type="http://schemas.openxmlformats.org/officeDocument/2006/relationships/hyperlink" Target="https://www.anaconda.com/" TargetMode="Externa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3.png"/><Relationship Id="rId22" Type="http://schemas.openxmlformats.org/officeDocument/2006/relationships/footer" Target="footer3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810</TotalTime>
  <Pages>52</Pages>
  <Words>13025</Words>
  <Characters>74249</Characters>
  <Application>Microsoft Office Word</Application>
  <DocSecurity>0</DocSecurity>
  <Lines>618</Lines>
  <Paragraphs>17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586</cp:revision>
  <cp:lastPrinted>2024-01-03T10:38:00Z</cp:lastPrinted>
  <dcterms:created xsi:type="dcterms:W3CDTF">2023-12-06T05:49:00Z</dcterms:created>
  <dcterms:modified xsi:type="dcterms:W3CDTF">2024-07-23T15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OJA77LDD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